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C4589" w14:textId="028E1014"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w:t>
      </w:r>
      <w:r w:rsidR="003000AC" w:rsidRPr="003979CC">
        <w:rPr>
          <w:rFonts w:ascii="Times New Roman" w:eastAsiaTheme="minorHAnsi" w:hAnsi="Times New Roman" w:cs="Times New Roman"/>
          <w:color w:val="000000" w:themeColor="text1"/>
        </w:rPr>
        <w:t xml:space="preserve">productivity </w:t>
      </w:r>
      <w:r w:rsidR="007F1400" w:rsidRPr="003979CC">
        <w:rPr>
          <w:rFonts w:ascii="Times New Roman" w:eastAsiaTheme="minorHAnsi" w:hAnsi="Times New Roman" w:cs="Times New Roman"/>
          <w:color w:val="000000" w:themeColor="text1"/>
        </w:rPr>
        <w:t>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18FC24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r w:rsidR="003000AC">
        <w:rPr>
          <w:rFonts w:eastAsiaTheme="minorHAnsi"/>
          <w:color w:val="000000" w:themeColor="text1"/>
        </w:rPr>
        <w:t>, population model</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236E7B00"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w:t>
      </w:r>
      <w:r w:rsidR="00E80D90">
        <w:rPr>
          <w:rFonts w:eastAsiaTheme="minorHAnsi"/>
          <w:color w:val="000000" w:themeColor="text1"/>
        </w:rPr>
        <w:t xml:space="preserve"> </w:t>
      </w:r>
      <w:r w:rsidR="00B050BA" w:rsidRPr="00E10D9D">
        <w:rPr>
          <w:rFonts w:eastAsiaTheme="minorHAnsi"/>
          <w:color w:val="000000" w:themeColor="text1"/>
        </w:rPr>
        <w:t>detrimental impact</w:t>
      </w:r>
      <w:r w:rsidR="00044F05">
        <w:rPr>
          <w:rFonts w:eastAsiaTheme="minorHAnsi"/>
          <w:color w:val="000000" w:themeColor="text1"/>
        </w:rPr>
        <w:t>s</w:t>
      </w:r>
      <w:r w:rsidR="00B050BA" w:rsidRPr="00E10D9D">
        <w:rPr>
          <w:rFonts w:eastAsiaTheme="minorHAnsi"/>
          <w:color w:val="000000" w:themeColor="text1"/>
        </w:rPr>
        <w:t xml:space="preserve">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an integrated quantitative context.</w:t>
      </w:r>
    </w:p>
    <w:p w14:paraId="637AD3E5" w14:textId="3F1CA266"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w:t>
      </w:r>
      <w:r w:rsidR="00044F05">
        <w:rPr>
          <w:color w:val="000000" w:themeColor="text1"/>
        </w:rPr>
        <w:t xml:space="preserve">survival </w:t>
      </w:r>
      <w:r w:rsidRPr="00B050BA">
        <w:rPr>
          <w:color w:val="000000" w:themeColor="text1"/>
        </w:rPr>
        <w:t xml:space="preserve">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w:t>
      </w:r>
      <w:r w:rsidR="008202C2">
        <w:t>associated with</w:t>
      </w:r>
      <w:r>
        <w:t xml:space="preserve">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8202C2">
        <w:t xml:space="preserve"> </w:t>
      </w:r>
      <w:r w:rsidR="008202C2" w:rsidRPr="009C3B9E">
        <w:t xml:space="preserve">is correlated with reduced </w:t>
      </w:r>
      <w:r w:rsidR="008202C2">
        <w:t>productivity</w:t>
      </w:r>
      <w:r w:rsidR="008202C2" w:rsidRPr="009C3B9E">
        <w:t xml:space="preserve"> to the juvenile stage</w:t>
      </w:r>
      <w:r w:rsidR="008202C2">
        <w:t xml:space="preserve"> in addition to the direct</w:t>
      </w:r>
      <w:r w:rsidR="009B6646">
        <w:t xml:space="preserve"> impacts </w:t>
      </w:r>
      <w:r w:rsidR="00333BAC">
        <w:t xml:space="preserve">of age structure on </w:t>
      </w:r>
      <w:r w:rsidR="009B6646">
        <w:t>the number of eggs deposited</w:t>
      </w:r>
      <w:r w:rsidR="009B6646" w:rsidRPr="009C3B9E">
        <w:t xml:space="preserv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hatchery released </w:t>
      </w:r>
      <w:r w:rsidR="005A3A53">
        <w:t>Chum</w:t>
      </w:r>
      <w:r w:rsidR="00E80D90">
        <w:t xml:space="preserve"> salmon have 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crucial for survival. These findings highlight how multiple stressors - from changing </w:t>
      </w:r>
      <w:r w:rsidR="007B7DBF">
        <w:t xml:space="preserve">freshwater and </w:t>
      </w:r>
      <w:r w:rsidR="00044F05">
        <w:t>marine</w:t>
      </w:r>
      <w:r>
        <w:t xml:space="preserve"> conditions to increased competition </w:t>
      </w:r>
      <w:r w:rsidR="00333BAC">
        <w:t>–</w:t>
      </w:r>
      <w:r>
        <w:t xml:space="preserve"> can</w:t>
      </w:r>
      <w:r w:rsidR="00333BAC">
        <w:t xml:space="preserve"> exhibit a</w:t>
      </w:r>
      <w:r>
        <w:t xml:space="preserve"> compound</w:t>
      </w:r>
      <w:r w:rsidR="00AA76EB">
        <w:t>ing</w:t>
      </w:r>
      <w:r>
        <w:t xml:space="preserve"> </w:t>
      </w:r>
      <w:r w:rsidR="00044F05">
        <w:t>e</w:t>
      </w:r>
      <w:r>
        <w:t xml:space="preserve">ffect </w:t>
      </w:r>
      <w:r w:rsidR="00333BAC">
        <w:t xml:space="preserve">on </w:t>
      </w:r>
      <w:r>
        <w:t xml:space="preserve">population </w:t>
      </w:r>
      <w:r w:rsidR="00391CBD">
        <w:t>productivity</w:t>
      </w:r>
      <w:r>
        <w:t xml:space="preserve">. Our results underscore the importance </w:t>
      </w:r>
      <w:r w:rsidR="007B7DBF">
        <w:t xml:space="preserve">of evaluating ecosystem impacts on fish </w:t>
      </w:r>
      <w:r w:rsidR="007B7DBF">
        <w:lastRenderedPageBreak/>
        <w:t xml:space="preserve">survival across multiple life stages and the challenges in understanding ecosystem-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00D93A68"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0F743AFC"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337503A8"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w:t>
      </w:r>
      <w:r w:rsidR="00780699">
        <w:t>productivity</w:t>
      </w:r>
      <w:r>
        <w:t xml:space="preserve"> across these different life history periods</w:t>
      </w:r>
      <w:r w:rsidR="00044F05">
        <w:t xml:space="preserve"> for Yukon River fall Chum</w:t>
      </w:r>
      <w:r>
        <w:t xml:space="preserve">. Understanding stage-specific </w:t>
      </w:r>
      <w:r w:rsidR="00780699">
        <w:lastRenderedPageBreak/>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5C6549DD" w:rsidR="001F7BBD" w:rsidRDefault="005044C4" w:rsidP="00780699">
      <w:pPr>
        <w:pStyle w:val="whitespace-pre-wrap"/>
        <w:spacing w:before="0" w:beforeAutospacing="0" w:after="0" w:afterAutospacing="0"/>
        <w:ind w:firstLine="360"/>
      </w:pPr>
      <w:r>
        <w:t xml:space="preserve">The recent crashes in Yukon River </w:t>
      </w:r>
      <w:r w:rsidR="005A3A53">
        <w:t>Chum</w:t>
      </w:r>
      <w:r>
        <w:t xml:space="preserve">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immediately begin their outmigration to the Bering Sea </w:t>
      </w:r>
      <w:r w:rsidR="001F7BBD">
        <w:t xml:space="preserve">after hatching, often reaching the estuarine environment within six-months. </w:t>
      </w:r>
      <w:r w:rsidR="00355FE5">
        <w:t xml:space="preserve">Thus, the mechanisms driving their changes in abundance </w:t>
      </w:r>
      <w:r w:rsidR="00115BA4">
        <w:t>may be less heavily influenced by outmigration conditions compared to fish that spend 1-2 years in freshwater</w:t>
      </w:r>
      <w:r w:rsidR="00905818">
        <w:t xml:space="preserve"> ecosystems</w:t>
      </w:r>
      <w:r w:rsidR="00355FE5">
        <w:t xml:space="preserve">. </w:t>
      </w:r>
      <w:r w:rsidR="00D247ED">
        <w:t>P</w:t>
      </w:r>
      <w:r w:rsidR="001F7BBD">
        <w:t xml:space="preserve">revious studies </w:t>
      </w:r>
      <w:r>
        <w:t>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p>
    <w:p w14:paraId="5615DB3C" w14:textId="2736E1F4"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2DD8B1BC"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w:t>
      </w:r>
      <w:r w:rsidR="00202E26">
        <w:t>f</w:t>
      </w:r>
      <w:r>
        <w:t xml:space="preserve">all </w:t>
      </w:r>
      <w:r w:rsidR="005A3A53">
        <w:t>Chum</w:t>
      </w:r>
      <w:r>
        <w:t xml:space="preserve"> salmon. By incorporating multiple data sources spanning </w:t>
      </w:r>
      <w:r w:rsidR="00202E26">
        <w:t xml:space="preserve">from 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044F05">
        <w:t>seven</w:t>
      </w:r>
      <w:r>
        <w:t xml:space="preserve"> covariates across these stages to evaluate hypotheses about key environmental drivers affecting </w:t>
      </w:r>
      <w:r w:rsidR="00EF2A52">
        <w:t>productivity</w:t>
      </w:r>
      <w:r>
        <w:t>. Specifically, we hypothesized that recent 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25071D4D"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429375F1" w:rsidR="00EA4645" w:rsidRPr="004802C8" w:rsidRDefault="00EA4645" w:rsidP="00EA4645">
      <w:pPr>
        <w:ind w:firstLine="360"/>
      </w:pPr>
      <w:r w:rsidRPr="008831F2">
        <w:t xml:space="preserve">The IPM tracked fall </w:t>
      </w:r>
      <w:r w:rsidR="005A3A53">
        <w:t>Chum</w:t>
      </w:r>
      <w:r w:rsidRPr="008831F2">
        <w:t xml:space="preserve"> salmon </w:t>
      </w:r>
      <w:r w:rsidR="00020B06">
        <w:t xml:space="preserve">cohorts </w:t>
      </w:r>
      <w:r w:rsidRPr="008831F2">
        <w:t xml:space="preserve">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 xml:space="preserve">marine </w:t>
      </w:r>
      <w:r w:rsidR="00020B06">
        <w:t>juvenile</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t>
      </w:r>
      <w:r w:rsidR="00020B06">
        <w:t>immature</w:t>
      </w:r>
      <w:r w:rsidR="006B367F">
        <w:t xml:space="preserve">”, </w:t>
      </w:r>
      <w:r w:rsidR="006B367F" w:rsidRPr="004802C8">
        <w:t xml:space="preserve">which tracks individuals from </w:t>
      </w:r>
      <w:r w:rsidR="006B367F">
        <w:t>the</w:t>
      </w:r>
      <w:r w:rsidR="006B367F" w:rsidRPr="004802C8">
        <w:t xml:space="preserve"> end of their first summer</w:t>
      </w:r>
      <w:r w:rsidR="006B367F">
        <w:t xml:space="preserve"> </w:t>
      </w:r>
      <w:r w:rsidR="00020B06">
        <w:t>through</w:t>
      </w:r>
      <w:r w:rsidR="006B367F">
        <w:t xml:space="preserve"> </w:t>
      </w:r>
      <w:r w:rsidR="00020B06">
        <w:t>the</w:t>
      </w:r>
      <w:r w:rsidR="006B367F">
        <w:t xml:space="preserve"> first winter</w:t>
      </w:r>
      <w:r w:rsidR="006B367F" w:rsidRPr="004802C8">
        <w:t xml:space="preserve"> in the marine </w:t>
      </w:r>
      <w:r w:rsidR="00020B06">
        <w:t>environment to maturity</w:t>
      </w:r>
      <w:r w:rsidR="006B367F" w:rsidRPr="004802C8">
        <w:t xml:space="preserve">, </w:t>
      </w:r>
      <w:r w:rsidR="006B367F">
        <w:t xml:space="preserve">4) </w:t>
      </w:r>
      <w:r w:rsidRPr="004802C8">
        <w:t>“</w:t>
      </w:r>
      <w:r>
        <w:t>total returns</w:t>
      </w:r>
      <w:r w:rsidRPr="004802C8">
        <w:t xml:space="preserve">”, which tracks </w:t>
      </w:r>
      <w:r w:rsidR="00020B06">
        <w:t>the amount of fish</w:t>
      </w:r>
      <w:r w:rsidRPr="004802C8">
        <w:t xml:space="preserve"> </w:t>
      </w:r>
      <w:r w:rsidR="00020B06">
        <w:t>in each calendar year that</w:t>
      </w:r>
      <w:r w:rsidRPr="004802C8">
        <w:t xml:space="preserve"> return to the Yukon </w:t>
      </w:r>
      <w:r>
        <w:t>R</w:t>
      </w:r>
      <w:r w:rsidRPr="004802C8">
        <w:t xml:space="preserve">iver mouth and are vulnerable to terminal harvest, </w:t>
      </w:r>
      <w:r>
        <w:t>and</w:t>
      </w:r>
      <w:r w:rsidRPr="004802C8">
        <w:t xml:space="preserve"> </w:t>
      </w:r>
      <w:r w:rsidR="00020B06">
        <w:t>5</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3FAE4AE2"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w:t>
      </w:r>
      <w:r w:rsidR="00020B06">
        <w:t xml:space="preserve">marine </w:t>
      </w:r>
      <w:r w:rsidRPr="004802C8">
        <w:t xml:space="preserve">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56DDC1B2"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r w:rsidR="00607CF9">
        <w:t>maximum</w:t>
      </w:r>
      <w:r w:rsidR="00607CF9" w:rsidRPr="004802C8">
        <w:t xml:space="preserve"> </w:t>
      </w:r>
      <w:r w:rsidRPr="004802C8">
        <w:t>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51CE09E6"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w:t>
      </w:r>
      <w:r w:rsidR="00DE31A8">
        <w:lastRenderedPageBreak/>
        <w:t xml:space="preserve">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401925">
        <w:t xml:space="preserve"> (Table 1)</w:t>
      </w:r>
      <w:r w:rsidR="00DE31A8">
        <w:t>.</w:t>
      </w:r>
    </w:p>
    <w:p w14:paraId="1497CC4F" w14:textId="1B9BDCDB"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2493DE84"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rsidR="00401925">
        <w:t>is tracked</w:t>
      </w:r>
      <w:r>
        <w:t xml:space="preserve"> </w:t>
      </w:r>
      <w:r w:rsidR="00401925">
        <w:t>by</w:t>
      </w:r>
      <w:r>
        <w:t xml:space="preserve"> calendar year</w:t>
      </w:r>
      <w:r w:rsidR="00923851">
        <w:t xml:space="preserve"> </w:t>
      </w:r>
      <w:r w:rsidR="00401925">
        <w:t>and</w:t>
      </w:r>
      <w:r>
        <w:t xml:space="preserve"> indexed by</w:t>
      </w:r>
      <w:r w:rsidRPr="004802C8">
        <w:t xml:space="preserve"> </w:t>
      </w:r>
      <m:oMath>
        <m:r>
          <w:rPr>
            <w:rFonts w:ascii="Cambria Math" w:hAnsi="Cambria Math"/>
          </w:rPr>
          <m:t>y</m:t>
        </m:r>
      </m:oMath>
      <w:r w:rsidR="00401925">
        <w:t xml:space="preserve">, where </w:t>
      </w:r>
      <m:oMath>
        <m:r>
          <w:rPr>
            <w:rFonts w:ascii="Cambria Math" w:hAnsi="Cambria Math"/>
          </w:rPr>
          <m:t xml:space="preserve">y </m:t>
        </m:r>
        <m:r>
          <w:rPr>
            <w:rFonts w:ascii="Cambria Math" w:hAnsi="Cambria Math"/>
          </w:rPr>
          <m:t>=t+a+1</m:t>
        </m:r>
      </m:oMath>
      <w:r w:rsidR="002D73EA">
        <w:t>.</w:t>
      </w:r>
      <w:r>
        <w:t xml:space="preserve">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6ECB3719"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m:t>
            </m:r>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75CAC6C8"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xml:space="preserve">. </w:t>
      </w:r>
      <w:r w:rsidR="002D73EA">
        <w:t xml:space="preserve">We conducted sensitivity testing on this annual mortality assumption by running the model using M=0.1 and M = 0.2 and found that population estimates and parameters where not highly sensitive to changes in annual mortality rate (Figure S4). </w:t>
      </w:r>
      <w:r>
        <w:t>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45DAE157"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425829">
        <w:rPr>
          <w:vertAlign w:val="subscript"/>
        </w:rPr>
        <w:t xml:space="preserve">. </w:t>
      </w:r>
      <w:r>
        <w:t xml:space="preserve">The resulting catch-at-age in calendar year </w:t>
      </w:r>
      <m:oMath>
        <m:r>
          <w:rPr>
            <w:rFonts w:ascii="Cambria Math" w:hAnsi="Cambria Math"/>
          </w:rPr>
          <m:t>y</m:t>
        </m:r>
      </m:oMath>
      <w:r>
        <w:t xml:space="preserve"> is:</w:t>
      </w:r>
    </w:p>
    <w:p w14:paraId="45185459" w14:textId="1B6B645F"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5B8C61AA"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r>
              <w:rPr>
                <w:rFonts w:ascii="Cambria Math" w:hAnsi="Cambria Math"/>
                <w:vertAlign w:val="subscript"/>
              </w:rPr>
              <m:t>1</m:t>
            </m:r>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339B02CD"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6984C5C8" w:rsidR="00EA4645" w:rsidRPr="004802C8" w:rsidRDefault="00EA4645" w:rsidP="00EA4645">
      <w:r w:rsidRPr="004802C8">
        <w:t>Returning fish that were not captured in terminal fisheries were assumed to reach the spawning grounds and reproduce</w:t>
      </w:r>
      <w:r w:rsidR="00A40711">
        <w:t>.</w:t>
      </w:r>
      <w:r w:rsidRPr="004802C8">
        <w:t xml:space="preserv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1EFA7594" w:rsidR="00EA4645" w:rsidRDefault="00EA4645" w:rsidP="00A40711">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rsidR="00A40711">
        <w:t xml:space="preserve">estimated by a linear age-specific relationship between spawner and eggs scaled by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rsidR="00A40711">
        <w:t xml:space="preserve">, which represents the log eggs per spawner. </w:t>
      </w:r>
      <w:r>
        <w:t>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2BD88D57"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r>
          <w:rPr>
            <w:rFonts w:ascii="Cambria Math" w:hAnsi="Cambria Math"/>
          </w:rPr>
          <m:t>(</m:t>
        </m:r>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a</m:t>
                </m:r>
              </m:sub>
            </m:sSub>
          </m:sup>
        </m:sSup>
      </m:oMath>
      <w:r w:rsidR="00EA4645" w:rsidRPr="004802C8">
        <w:tab/>
        <w:t>Eq. 4.1</w:t>
      </w:r>
      <w:r w:rsidR="00EA4645">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rPr>
          <w:ins w:id="1" w:author="Curry Cunningham" w:date="2025-03-10T17:16:00Z" w16du:dateUtc="2025-03-11T01:16:00Z"/>
        </w:rPr>
      </w:pPr>
    </w:p>
    <w:p w14:paraId="66A0C2C8" w14:textId="77777777" w:rsidR="00EA4645" w:rsidRPr="004802C8" w:rsidRDefault="00EA4645" w:rsidP="00EA4645">
      <w:pPr>
        <w:pStyle w:val="Heading4"/>
      </w:pPr>
      <w:r w:rsidRPr="004802C8">
        <w:t>2.2 Model Estimation</w:t>
      </w:r>
    </w:p>
    <w:p w14:paraId="567A73BD" w14:textId="3B637953" w:rsidR="00EA4645" w:rsidRPr="00684ACE" w:rsidRDefault="00084B70" w:rsidP="00684ACE">
      <w:pPr>
        <w:pStyle w:val="whitespace-pre-wrap"/>
      </w:pPr>
      <w:r>
        <w:t>The IPM was fit to</w:t>
      </w:r>
      <w:r w:rsidR="00EA4645">
        <w:t xml:space="preserve"> juvenile abundance data from marine </w:t>
      </w:r>
      <w:r w:rsidR="00DE4DB7">
        <w:t xml:space="preserve">surface trawl </w:t>
      </w:r>
      <w:r w:rsidR="00EA4645">
        <w:t>survey</w:t>
      </w:r>
      <w:r w:rsidR="00DE4DB7">
        <w:t>s</w:t>
      </w:r>
      <w:r w:rsidR="00EA4645">
        <w:t xml:space="preserve"> </w:t>
      </w:r>
      <w:r w:rsidR="00DE4DB7">
        <w:t xml:space="preserve">conducted by </w:t>
      </w:r>
      <w:r w:rsidR="00E86CC5">
        <w:t xml:space="preserve">the Alaska Department of Fish and Game (ADF&amp;G) and </w:t>
      </w:r>
      <w:r w:rsidR="00DE4DB7">
        <w:t xml:space="preserve">NOAA National Marine Fisheries Service </w:t>
      </w:r>
      <w:r w:rsidR="00EA4645">
        <w:t xml:space="preserve">in the Bering Sea, run reconstruction </w:t>
      </w:r>
      <w:r w:rsidR="00302955">
        <w:t xml:space="preserve">model outputs describing </w:t>
      </w:r>
      <w:r w:rsidR="00EA4645">
        <w:t xml:space="preserve">adult </w:t>
      </w:r>
      <w:r w:rsidR="005A3A53">
        <w:t>Chum</w:t>
      </w:r>
      <w:r w:rsidR="00EA4645">
        <w:t xml:space="preserve"> salmon returning to the Yukon River to spawn, and environmental covariates spanning brood years 200</w:t>
      </w:r>
      <w:r w:rsidR="00AB0C80">
        <w:t>2</w:t>
      </w:r>
      <w:r w:rsidR="00EA4645">
        <w:t xml:space="preserve"> – 202</w:t>
      </w:r>
      <w:r w:rsidR="00AB0C80">
        <w:t>2</w:t>
      </w:r>
      <w:r w:rsidR="00EA4645">
        <w:t xml:space="preserve">.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00EA4645" w:rsidRPr="004802C8">
        <w:t xml:space="preserve">We fit the </w:t>
      </w:r>
      <w:r w:rsidR="00EA4645">
        <w:t>IPM</w:t>
      </w:r>
      <w:r w:rsidR="00EA4645" w:rsidRPr="004802C8">
        <w:t xml:space="preserve"> to </w:t>
      </w:r>
      <w:r w:rsidR="00EA4645">
        <w:t xml:space="preserve">these </w:t>
      </w:r>
      <w:r w:rsidR="00EA4645" w:rsidRPr="004802C8">
        <w:t xml:space="preserve">datasets using Bayesian inference </w:t>
      </w:r>
      <w:r w:rsidR="00BD3B85">
        <w:t xml:space="preserve">using the </w:t>
      </w:r>
      <w:r w:rsidR="00923851">
        <w:t>STAN</w:t>
      </w:r>
      <w:r w:rsidR="00BD3B85">
        <w:t xml:space="preserve"> platform</w:t>
      </w:r>
      <w:r w:rsidR="00923851">
        <w:t xml:space="preserve"> </w:t>
      </w:r>
      <w:r w:rsidR="00EA4645" w:rsidRPr="004802C8">
        <w:t xml:space="preserve">and implemented the model using the rstan package in R </w:t>
      </w:r>
      <w:r w:rsidR="00EA4645"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EA4645" w:rsidRPr="004802C8">
        <w:fldChar w:fldCharType="separate"/>
      </w:r>
      <w:r w:rsidR="0081320A">
        <w:rPr>
          <w:noProof/>
        </w:rPr>
        <w:t>(Carpenter et al. 2017, R Core Team 2021, Stan Development Team 2024)</w:t>
      </w:r>
      <w:r w:rsidR="00EA4645" w:rsidRPr="004802C8">
        <w:fldChar w:fldCharType="end"/>
      </w:r>
      <w:r w:rsidR="00EA4645" w:rsidRPr="004802C8">
        <w:t xml:space="preserve">. </w:t>
      </w:r>
      <w:r w:rsidR="00F8419C">
        <w:t xml:space="preserve">Models were fit to data for each population separately, with four chains run for </w:t>
      </w:r>
      <w:r w:rsidR="00F762C1">
        <w:t>60</w:t>
      </w:r>
      <w:r w:rsidR="00F8419C">
        <w:t>,000 iterations</w:t>
      </w:r>
      <w:r w:rsidR="00F762C1">
        <w:t xml:space="preserve">, </w:t>
      </w:r>
      <w:r w:rsidR="00F8419C">
        <w:t xml:space="preserve">a </w:t>
      </w:r>
      <w:r w:rsidR="00F762C1">
        <w:t>16</w:t>
      </w:r>
      <w:r w:rsidR="00F8419C">
        <w:t>% burn in rate</w:t>
      </w:r>
      <w:r w:rsidR="00F762C1">
        <w:t xml:space="preserve"> and </w:t>
      </w:r>
      <w:r w:rsidR="00F762C1">
        <w:t>a thinning rate of 1/40</w:t>
      </w:r>
      <w:r w:rsidR="00F8419C">
        <w:t xml:space="preserve">, resulting in </w:t>
      </w:r>
      <w:r w:rsidR="00F762C1">
        <w:t>2</w:t>
      </w:r>
      <w:r w:rsidR="00F8419C">
        <w:t>,000 saved iterations.</w:t>
      </w:r>
      <w:r w:rsidR="00EA4645" w:rsidRPr="004802C8">
        <w:t xml:space="preserve"> </w:t>
      </w:r>
      <w:r w:rsidR="00EA4645">
        <w:t>W</w:t>
      </w:r>
      <w:r w:rsidR="00EA4645" w:rsidRPr="004802C8">
        <w:t xml:space="preserve">e used an adapt-delta of 0.99 to force the model to take smaller steps when searching the parameter space. We diagnosed chain convergence using the Gelman-Rubin statistic </w:t>
      </w:r>
      <w:r w:rsidR="00EA4645" w:rsidRPr="004802C8">
        <w:fldChar w:fldCharType="begin"/>
      </w:r>
      <w:r w:rsidR="00EA4645"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EA4645" w:rsidRPr="004802C8">
        <w:fldChar w:fldCharType="separate"/>
      </w:r>
      <w:r w:rsidR="00EA4645" w:rsidRPr="004802C8">
        <w:rPr>
          <w:noProof/>
        </w:rPr>
        <w:t>(Brooks &amp; Gelman 1998)</w:t>
      </w:r>
      <w:r w:rsidR="00EA4645" w:rsidRPr="004802C8">
        <w:fldChar w:fldCharType="end"/>
      </w:r>
      <w:r w:rsidR="00EA4645" w:rsidRPr="004802C8">
        <w:t xml:space="preserve"> and visually inspected trace plots</w:t>
      </w:r>
      <w:r w:rsidR="00BD3B85">
        <w:t xml:space="preserve"> to ensure</w:t>
      </w:r>
      <w:r w:rsidR="00EA4645" w:rsidRPr="004802C8">
        <w:t xml:space="preserve"> </w:t>
      </w:r>
      <w:r w:rsidR="00BD3B85">
        <w:t xml:space="preserve">all chains converged to a stationary distribution </w:t>
      </w:r>
      <w:r w:rsidR="00EA4645" w:rsidRPr="004802C8">
        <w:t>(Figure S</w:t>
      </w:r>
      <w:r w:rsidR="00EA4645">
        <w:t>2</w:t>
      </w:r>
      <w:r w:rsidR="00EA4645" w:rsidRPr="004802C8">
        <w:t xml:space="preserve">). </w:t>
      </w:r>
      <w:r w:rsidR="00EA4645" w:rsidRPr="004802C8">
        <w:rPr>
          <w:color w:val="000000"/>
        </w:rPr>
        <w:t xml:space="preserve">We used the </w:t>
      </w:r>
      <w:r w:rsidR="00EA4645" w:rsidRPr="001A3C64">
        <w:rPr>
          <w:i/>
          <w:iCs/>
          <w:color w:val="000000"/>
        </w:rPr>
        <w:t>priorsense</w:t>
      </w:r>
      <w:r w:rsidR="00EA4645" w:rsidRPr="004802C8">
        <w:rPr>
          <w:color w:val="000000"/>
        </w:rPr>
        <w:t xml:space="preserve"> package in R to evaluate how sensitive the posterior </w:t>
      </w:r>
      <w:r w:rsidR="00EA4645">
        <w:rPr>
          <w:color w:val="000000"/>
        </w:rPr>
        <w:t>distribution was</w:t>
      </w:r>
      <w:r w:rsidR="00EA4645" w:rsidRPr="004802C8">
        <w:rPr>
          <w:color w:val="000000"/>
        </w:rPr>
        <w:t xml:space="preserve"> to prior and likelihood</w:t>
      </w:r>
      <w:r w:rsidR="00EA4645">
        <w:rPr>
          <w:color w:val="000000"/>
        </w:rPr>
        <w:t xml:space="preserve"> perturbations</w:t>
      </w:r>
      <w:r w:rsidR="00EA4645" w:rsidRPr="004802C8">
        <w:rPr>
          <w:color w:val="000000"/>
        </w:rPr>
        <w:t xml:space="preserve"> </w:t>
      </w:r>
      <w:r w:rsidR="00EA4645" w:rsidRPr="004802C8">
        <w:rPr>
          <w:color w:val="000000"/>
        </w:rPr>
        <w:fldChar w:fldCharType="begin"/>
      </w:r>
      <w:r w:rsidR="00EA4645"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EA4645" w:rsidRPr="004802C8">
        <w:rPr>
          <w:color w:val="000000"/>
        </w:rPr>
        <w:fldChar w:fldCharType="separate"/>
      </w:r>
      <w:r w:rsidR="00EA4645" w:rsidRPr="004802C8">
        <w:rPr>
          <w:noProof/>
          <w:color w:val="000000"/>
        </w:rPr>
        <w:t>(Kallioinen et al. 2023)</w:t>
      </w:r>
      <w:r w:rsidR="00EA4645" w:rsidRPr="004802C8">
        <w:rPr>
          <w:color w:val="000000"/>
        </w:rPr>
        <w:fldChar w:fldCharType="end"/>
      </w:r>
      <w:r w:rsidR="00EA4645" w:rsidRPr="004802C8">
        <w:rPr>
          <w:color w:val="000000"/>
        </w:rPr>
        <w:t xml:space="preserve">. </w:t>
      </w:r>
    </w:p>
    <w:p w14:paraId="32B6FDD7" w14:textId="77777777" w:rsidR="00EA4645" w:rsidRPr="004802C8" w:rsidRDefault="00EA4645" w:rsidP="00EA4645">
      <w:pPr>
        <w:pStyle w:val="Heading4"/>
      </w:pPr>
      <w:r>
        <w:t xml:space="preserve">2.3 Population Data  </w:t>
      </w:r>
    </w:p>
    <w:p w14:paraId="0789FF11" w14:textId="310BFCD4" w:rsidR="007362E2" w:rsidRDefault="009506B5" w:rsidP="00AB0C80">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 xml:space="preserve">The survey is conducted annually between August and </w:t>
      </w:r>
      <w:r w:rsidR="006B7301" w:rsidRPr="00C52150">
        <w:t>September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AB0C80">
        <w:t>Chum salmon</w:t>
      </w:r>
      <w:r w:rsidR="00AB0C80" w:rsidRPr="004802C8">
        <w:t xml:space="preserve"> caught in this survey are allocated to</w:t>
      </w:r>
      <w:r w:rsidR="00AB0C80">
        <w:t xml:space="preserve"> five</w:t>
      </w:r>
      <w:r w:rsidR="00AB0C80" w:rsidRPr="004802C8">
        <w:t xml:space="preserve"> genetic reporting groups</w:t>
      </w:r>
      <w:r w:rsidR="00AB0C80">
        <w:t>, including Yukon River fall Chum,</w:t>
      </w:r>
      <w:r w:rsidR="00AB0C80" w:rsidRPr="004802C8">
        <w:t xml:space="preserve"> using a spatial mixed stock analysis (MSA) </w:t>
      </w:r>
      <w:r w:rsidR="00AB0C80">
        <w:fldChar w:fldCharType="begin"/>
      </w:r>
      <w:r w:rsidR="00AB0C8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AB0C80">
        <w:fldChar w:fldCharType="separate"/>
      </w:r>
      <w:r w:rsidR="00AB0C80">
        <w:rPr>
          <w:noProof/>
        </w:rPr>
        <w:t>(Murphy et al. 2021)</w:t>
      </w:r>
      <w:r w:rsidR="00AB0C80">
        <w:fldChar w:fldCharType="end"/>
      </w:r>
      <w:r w:rsidR="00AB0C8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w:t>
      </w:r>
      <w:r w:rsidR="00C52150" w:rsidRPr="00C52150">
        <w:rPr>
          <w:rFonts w:eastAsiaTheme="minorHAnsi"/>
          <w:color w:val="000000"/>
        </w:rPr>
        <w:lastRenderedPageBreak/>
        <w:t xml:space="preserve">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AB0C80">
        <w:rPr>
          <w:rFonts w:eastAsiaTheme="minorHAnsi"/>
          <w:color w:val="000000"/>
        </w:rPr>
        <w:t xml:space="preserve">Yukon River fall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r w:rsidR="00AB0C80">
        <w:t xml:space="preserve"> To </w:t>
      </w:r>
      <w:r w:rsidR="00EA4645" w:rsidRPr="004802C8">
        <w:t>translate the</w:t>
      </w:r>
      <w:r w:rsidR="00AB0C80">
        <w:t xml:space="preserve"> </w:t>
      </w:r>
      <w:r w:rsidR="00EA4645" w:rsidRPr="004802C8">
        <w:t xml:space="preserve">juvenile abundances </w:t>
      </w:r>
      <w:r w:rsidR="00AB0C80">
        <w:t xml:space="preserve">estimated by the IPM </w:t>
      </w:r>
      <w:r w:rsidR="00EA4645" w:rsidRPr="004802C8">
        <w:t xml:space="preserve">to the scale of the observed juvenile abundance, we estimated a </w:t>
      </w:r>
      <w:r w:rsidR="0002509A">
        <w:t xml:space="preserve">catchability </w:t>
      </w:r>
      <w:r w:rsidR="00EA4645" w:rsidRPr="004802C8">
        <w:t xml:space="preserve">constant </w:t>
      </w:r>
      <w:r w:rsidR="00EA4645" w:rsidRPr="004802C8">
        <w:rPr>
          <w:i/>
          <w:iCs/>
        </w:rPr>
        <w:t>q</w:t>
      </w:r>
      <w:r w:rsidR="00EA4645" w:rsidRPr="004802C8">
        <w:t xml:space="preserve">. We fit the </w:t>
      </w:r>
      <w:r w:rsidR="00EA4645">
        <w:t xml:space="preserve">IPM </w:t>
      </w:r>
      <w:r w:rsidR="00EA4645" w:rsidRPr="004802C8">
        <w:t>to the juvenile</w:t>
      </w:r>
      <w:r w:rsidR="00EA4645">
        <w:t xml:space="preserve"> abundance</w:t>
      </w:r>
      <w:r w:rsidR="00EA4645" w:rsidRPr="004802C8">
        <w:t xml:space="preserve"> index</w:t>
      </w:r>
      <w:r w:rsidR="00EA4645">
        <w:t xml:space="preserve">, </w:t>
      </w:r>
      <w:proofErr w:type="spellStart"/>
      <w:r w:rsidR="00EA4645" w:rsidRPr="007362E2">
        <w:rPr>
          <w:i/>
          <w:iCs/>
        </w:rPr>
        <w:t>J</w:t>
      </w:r>
      <w:r w:rsidR="00EA4645" w:rsidRPr="007362E2">
        <w:rPr>
          <w:i/>
          <w:iCs/>
          <w:vertAlign w:val="subscript"/>
        </w:rPr>
        <w:t>t</w:t>
      </w:r>
      <w:proofErr w:type="spellEnd"/>
      <w:r w:rsidR="007362E2">
        <w:rPr>
          <w:i/>
          <w:iCs/>
          <w:vertAlign w:val="subscript"/>
        </w:rPr>
        <w:t>,</w:t>
      </w:r>
      <w:r w:rsidR="00EA4645" w:rsidRPr="004802C8">
        <w:t xml:space="preserve"> ranging from brood years 2002 to 2022. </w:t>
      </w:r>
      <w:r w:rsidR="007362E2" w:rsidRPr="007362E2">
        <w:t xml:space="preserve">To incorporate </w:t>
      </w:r>
      <w:r w:rsidR="00BA7A49">
        <w:t xml:space="preserve">known </w:t>
      </w:r>
      <w:r w:rsidR="007362E2" w:rsidRPr="007362E2">
        <w:t xml:space="preserve">error in </w:t>
      </w:r>
      <w:r w:rsidR="007362E2">
        <w:t>juvenile</w:t>
      </w:r>
      <w:r w:rsidR="007362E2" w:rsidRPr="007362E2">
        <w:t xml:space="preserve"> abundance from the </w:t>
      </w:r>
      <w:r w:rsidR="007362E2">
        <w:t>Bering Sea survey index</w:t>
      </w:r>
      <w:r w:rsidR="00BA7A49">
        <w:t xml:space="preserve"> to the total observation error</w:t>
      </w:r>
      <w:r w:rsidR="007362E2">
        <w:t xml:space="preserve">, </w:t>
      </w:r>
      <w:r w:rsidR="007A4DF9">
        <w:t xml:space="preserve">we fixed sigma in each likelihood </w:t>
      </w:r>
      <w:r w:rsidR="007A4DF9" w:rsidRPr="007362E2">
        <w:t>using</w:t>
      </w:r>
      <w:r w:rsidR="007A4DF9">
        <w:t xml:space="preserve"> the average standard deviation from the </w:t>
      </w:r>
      <w:r w:rsidR="004E31EA">
        <w:t>juvenile</w:t>
      </w:r>
      <w:r w:rsidR="007362E2" w:rsidRPr="007362E2">
        <w:t xml:space="preserve"> abundance</w:t>
      </w:r>
      <w:r w:rsidR="007A4DF9">
        <w:t xml:space="preserve"> index. </w:t>
      </w:r>
    </w:p>
    <w:p w14:paraId="3F9A9E5E" w14:textId="77777777" w:rsidR="007362E2" w:rsidRPr="004802C8" w:rsidRDefault="007362E2" w:rsidP="007577FA">
      <w:pPr>
        <w:pStyle w:val="NormalWeb"/>
        <w:spacing w:before="0" w:beforeAutospacing="0" w:after="0" w:afterAutospacing="0"/>
        <w:ind w:firstLine="360"/>
      </w:pPr>
    </w:p>
    <w:p w14:paraId="665DB31E" w14:textId="057D48C0"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1B7E6E9C" w:rsidR="00EA4645" w:rsidRPr="004802C8" w:rsidRDefault="00EA4645" w:rsidP="00F40940">
      <w:pPr>
        <w:ind w:firstLine="360"/>
      </w:pPr>
      <w:r>
        <w:t>T</w:t>
      </w:r>
      <w:r w:rsidRPr="004802C8">
        <w:t>otal return, harvest and spawner estimates 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w:t>
      </w:r>
      <w:r w:rsidR="00F40940">
        <w:t xml:space="preserve"> </w:t>
      </w:r>
      <w:r w:rsidR="00837665">
        <w:t xml:space="preserve">Yukon river Chum salmon are </w:t>
      </w:r>
      <w:r w:rsidR="00F40940">
        <w:t xml:space="preserve">also </w:t>
      </w:r>
      <w:r w:rsidR="00837665">
        <w:t xml:space="preserve">caught as bycatch in the Bering Sea pollock fishery. However, the impact is estimated to be </w:t>
      </w:r>
      <w:r w:rsidR="00F40940">
        <w:t>less than 2</w:t>
      </w:r>
      <w:r w:rsidR="00837665">
        <w:t xml:space="preserve">% </w:t>
      </w:r>
      <w:r w:rsidR="00F40940">
        <w:t>2011-2022, except 2021 where it was estimated higher at 5%</w:t>
      </w:r>
      <w:r w:rsidR="003567ED">
        <w:t xml:space="preserve"> </w:t>
      </w:r>
      <w:r w:rsidR="003567ED">
        <w:fldChar w:fldCharType="begin"/>
      </w:r>
      <w:r w:rsidR="003567ED">
        <w:instrText xml:space="preserve"> ADDIN ZOTERO_ITEM CSL_CITATION {"citationID":"hTdsdfEv","properties":{"formattedCitation":"(National Marine Fisheries Service, Alaska Region 2024)","plainCitation":"(National Marine Fisheries Service, Alaska Region 2024)","noteIndex":0},"citationItems":[{"id":5457,"uris":["http://zotero.org/users/8784224/items/BYZ6X4PT"],"itemData":{"id":5457,"type":"report","event-place":"Alaska Region","publisher":"National Oceanic Atmospheric Administration","publisher-place":"Alaska Region","title":"Bering Sea Chum Salmon Bycatch Management Environmental Impact Statement.","author":[{"family":"National Marine Fisheries Service, Alaska Region","given":""}],"issued":{"date-parts":[["2024"]]}}}],"schema":"https://github.com/citation-style-language/schema/raw/master/csl-citation.json"} </w:instrText>
      </w:r>
      <w:r w:rsidR="003567ED">
        <w:fldChar w:fldCharType="separate"/>
      </w:r>
      <w:r w:rsidR="003567ED">
        <w:rPr>
          <w:noProof/>
        </w:rPr>
        <w:t>(National Marine Fisheries Service, Alaska Region 2024)</w:t>
      </w:r>
      <w:r w:rsidR="003567ED">
        <w:fldChar w:fldCharType="end"/>
      </w:r>
      <w:r w:rsidR="00F40940">
        <w:t xml:space="preserve">. Due to a shorter timeseries and </w:t>
      </w:r>
      <w:r w:rsidR="00AB0C80">
        <w:t>low</w:t>
      </w:r>
      <w:r w:rsidR="00F40940">
        <w:t xml:space="preserve"> impact</w:t>
      </w:r>
      <w:r w:rsidR="00AB0C80">
        <w:t xml:space="preserve"> rate</w:t>
      </w:r>
      <w:r w:rsidR="00F40940">
        <w:t>, we have not included these removal</w:t>
      </w:r>
      <w:r w:rsidR="00AB0C80">
        <w:t xml:space="preserve"> estimates</w:t>
      </w:r>
      <w:r w:rsidR="00F40940">
        <w:t xml:space="preserve"> in the model. </w:t>
      </w:r>
      <w:r w:rsidR="007577FA">
        <w:t>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520A80B1"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AB0C80">
        <w:t>2</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7A4DF9">
        <w:t>standard deviation</w:t>
      </w:r>
      <w:r w:rsidR="00421525">
        <w:t xml:space="preserve"> </w:t>
      </w:r>
      <w:r w:rsidR="007A4DF9">
        <w:t>from</w:t>
      </w:r>
      <w:r w:rsidR="00421525">
        <w:t xml:space="preserve"> the Fall Chum run reconstruction</w:t>
      </w:r>
      <w:r w:rsidR="007A4DF9">
        <w:t xml:space="preserve"> </w:t>
      </w:r>
      <w:r w:rsidR="00421525" w:rsidRPr="007362E2">
        <w:t xml:space="preserve">(Table </w:t>
      </w:r>
      <w:r w:rsidR="00421525">
        <w:t>2</w:t>
      </w:r>
      <w:r w:rsidR="00421525" w:rsidRPr="007362E2">
        <w:t>)</w:t>
      </w:r>
      <w:r w:rsidR="00421525">
        <w:t xml:space="preserve"> </w:t>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0993CDD" w14:textId="7D0B03FF" w:rsidR="00DA3779" w:rsidRDefault="00DA3779" w:rsidP="00EA4645">
      <w:pPr>
        <w:ind w:firstLine="720"/>
      </w:pPr>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xml:space="preserve">, where we applied regularizing </w:t>
      </w:r>
      <w:r>
        <w:lastRenderedPageBreak/>
        <w:t>priors with a normal distribution</w:t>
      </w:r>
      <w:r w:rsidR="00FF0DBC">
        <w:t xml:space="preserve">, Normal(0,0.1). </w:t>
      </w:r>
      <w:r>
        <w:t>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984E672"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 zero mean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27035A3A"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F527BC">
        <w:t xml:space="preserve">winter snowpack, </w:t>
      </w:r>
      <w:r w:rsidRPr="004802C8">
        <w:t xml:space="preserve">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418BD06D"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for brood years 2002 – 202</w:t>
      </w:r>
      <w:r w:rsidR="007E47F5">
        <w:t xml:space="preserve">2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3FDA6F22"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 positive 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lastRenderedPageBreak/>
        <w:t xml:space="preserve">temperature </w:t>
      </w:r>
      <w:r w:rsidRPr="00107E21">
        <w:t xml:space="preserve">cumulative degree days (CDD) to </w:t>
      </w:r>
      <w:r w:rsidRPr="00F41728">
        <w:rPr>
          <w:color w:val="000000" w:themeColor="text1"/>
        </w:rPr>
        <w:t xml:space="preserve">represent the temperature conditions preceding the NBS survey and represent ecosystem conditions for the juvenile’s first summer at sea. </w:t>
      </w:r>
      <w:r w:rsidR="00EA4645" w:rsidRPr="00F41728">
        <w:rPr>
          <w:color w:val="000000" w:themeColor="text1"/>
        </w:rPr>
        <w:t xml:space="preserve">To calculate CDD we used the daily mean </w:t>
      </w:r>
      <w:r w:rsidR="00E5359E" w:rsidRPr="00F41728">
        <w:rPr>
          <w:color w:val="000000" w:themeColor="text1"/>
        </w:rPr>
        <w:t xml:space="preserve">Northern Bering Sea </w:t>
      </w:r>
      <w:r w:rsidR="0076194C" w:rsidRPr="00F41728">
        <w:rPr>
          <w:color w:val="000000" w:themeColor="text1"/>
        </w:rPr>
        <w:t xml:space="preserve">(NBS)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97270C7"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702A086B" w:rsidR="00EA4645" w:rsidRPr="004802C8" w:rsidRDefault="00EA4645" w:rsidP="00EA4645">
      <w:pPr>
        <w:ind w:firstLine="720"/>
      </w:pPr>
      <w:r w:rsidRPr="004802C8">
        <w:t xml:space="preserve">We considered </w:t>
      </w:r>
      <w:r w:rsidR="00E92379">
        <w:t>three</w:t>
      </w:r>
      <w:r w:rsidRPr="004802C8">
        <w:t xml:space="preserve"> covariates hypothesized to impact </w:t>
      </w:r>
      <w:r>
        <w:t>marine</w:t>
      </w:r>
      <w:r w:rsidRPr="004802C8">
        <w:t xml:space="preserve"> salmon </w:t>
      </w:r>
      <w:r w:rsidR="0015305E">
        <w:t>survival</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t>from</w:t>
      </w:r>
      <w:r w:rsidRPr="004802C8">
        <w:t xml:space="preserve"> the Eastern Aleutian Islands, </w:t>
      </w:r>
      <w:r>
        <w:t xml:space="preserve">and </w:t>
      </w:r>
      <w:r w:rsidRPr="004802C8">
        <w:t xml:space="preserve">annual total </w:t>
      </w:r>
      <w:r w:rsidR="005A3A53">
        <w:t>Chum</w:t>
      </w:r>
      <w:r w:rsidRPr="004802C8">
        <w:t xml:space="preserve"> hatchery releases</w:t>
      </w:r>
      <w:r w:rsidR="00CE629D">
        <w:t xml:space="preserve"> </w:t>
      </w:r>
      <w:r w:rsidRPr="004802C8">
        <w:t xml:space="preserve">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in EBS/NBS survey </w:t>
      </w:r>
      <w:r w:rsidRPr="004802C8">
        <w:t>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1C94D47D"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 xml:space="preserve">To generate standardized estimates used in the IPM, we predicted SFI across years for the mean survey latitude and </w:t>
      </w:r>
      <w:r>
        <w:rPr>
          <w:rFonts w:eastAsiaTheme="minorEastAsia"/>
        </w:rPr>
        <w:lastRenderedPageBreak/>
        <w:t>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085CF3DB"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almon productivity and survival</w:t>
      </w:r>
      <w:r w:rsidR="00B946A1">
        <w:t>, which are hypothesized to reflect</w:t>
      </w:r>
      <w:r>
        <w:t xml:space="preserve">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The competition primarily centers on key food sources like zooplankton and forage fish, where hatchery fish often having an initial advantage due to their larger size at release</w:t>
      </w:r>
      <w:r w:rsidR="00040BCA">
        <w:t xml:space="preserve"> </w:t>
      </w:r>
      <w:r w:rsidR="00040BCA">
        <w:fldChar w:fldCharType="begin"/>
      </w:r>
      <w:r w:rsidR="00040BCA">
        <w:instrText xml:space="preserve"> ADDIN ZOTERO_ITEM CSL_CITATION {"citationID":"W2tOCJ63","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040BCA">
        <w:fldChar w:fldCharType="separate"/>
      </w:r>
      <w:r w:rsidR="00040BCA">
        <w:rPr>
          <w:noProof/>
        </w:rPr>
        <w:t>(Krueger et al. 2009)</w:t>
      </w:r>
      <w:r w:rsidR="00040BCA">
        <w:fldChar w:fldCharType="end"/>
      </w:r>
      <w:r>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w:t>
      </w:r>
      <w:r w:rsidR="00B946A1">
        <w:t xml:space="preserve">timing at which </w:t>
      </w:r>
      <w:r w:rsidR="00D83B93">
        <w:t xml:space="preserve">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w:t>
      </w:r>
      <w:r w:rsidR="005A3A53">
        <w:t>Chum</w:t>
      </w:r>
      <w:r w:rsidR="00EA4645">
        <w:t xml:space="preserve"> salmon in the ocean. For example, </w:t>
      </w:r>
      <w:r w:rsidR="005A3A53">
        <w:t>Chum</w:t>
      </w:r>
      <w:r w:rsidR="00EA4645">
        <w:t xml:space="preserve">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5A3A53">
        <w:t>Chum</w:t>
      </w:r>
      <w:r w:rsidR="00EA4645">
        <w:t xml:space="preserve"> salmon by 2002 (calendar year, t+2) and due to variation in age structure, brood year 2000 may continue to compete with wild Yukon River fall </w:t>
      </w:r>
      <w:r w:rsidR="005A3A53">
        <w:t>Chum</w:t>
      </w:r>
      <w:r w:rsidR="00EA4645">
        <w:t xml:space="preserve"> for </w:t>
      </w:r>
      <w:r w:rsidR="001C3032">
        <w:t>2</w:t>
      </w:r>
      <w:r w:rsidR="00EA4645">
        <w:t xml:space="preserve"> more years. To capture this, we include a three-year rolling average of hatchery releases from brood year t + 2 through the return year</w:t>
      </w:r>
      <w:r w:rsidR="00791ED3">
        <w:t xml:space="preserve">. </w:t>
      </w:r>
      <w:r w:rsidR="00EA4645">
        <w:t xml:space="preserve">While migration distances and times certainly vary from these different release points, we include hatchery releases to represent a coarse </w:t>
      </w:r>
      <w:r w:rsidR="00B946A1">
        <w:t xml:space="preserve">index of plausible inter- and intraspecific </w:t>
      </w:r>
      <w:r w:rsidR="00EA4645">
        <w:t xml:space="preserve">marine competition.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40D80027"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rsidR="00BC7018">
        <w:t>throughout</w:t>
      </w:r>
      <w:r>
        <w:t xml:space="preserve"> the timeseries</w:t>
      </w:r>
      <w:r w:rsidR="00BC7018">
        <w:t>.</w:t>
      </w:r>
      <w:r>
        <w:t xml:space="preserve"> </w:t>
      </w:r>
      <w:r w:rsidR="00BC7018">
        <w:t>B</w:t>
      </w:r>
      <w:r w:rsidR="00913AB7">
        <w:t>rood year</w:t>
      </w:r>
      <w:r>
        <w:t xml:space="preserve"> 2016 </w:t>
      </w:r>
      <w:r w:rsidR="00913AB7">
        <w:t>had</w:t>
      </w:r>
      <w:r>
        <w:t xml:space="preserve"> the lowest abundances</w:t>
      </w:r>
      <w:r w:rsidR="00913AB7">
        <w:t xml:space="preserve"> in the time series </w:t>
      </w:r>
      <w:r w:rsidR="00BC7018">
        <w:t>for</w:t>
      </w:r>
      <w:r w:rsidR="00913AB7">
        <w:t xml:space="preserve"> both life stages</w:t>
      </w:r>
      <w:r w:rsidR="00FD30F7">
        <w:t xml:space="preserve"> (Figure 3)</w:t>
      </w:r>
      <w:r w:rsidR="00913AB7">
        <w:t xml:space="preserve">. </w:t>
      </w:r>
      <w:r w:rsidR="009B419E" w:rsidRPr="00343D1F">
        <w:t>Plots of observed and predicted abundance indices indicate that the model generally captured trends in</w:t>
      </w:r>
      <w:r w:rsidR="005A3A53">
        <w:t xml:space="preserve"> Chum</w:t>
      </w:r>
      <w:r w:rsidR="009B419E" w:rsidRPr="00343D1F">
        <w:t xml:space="preserve"> </w:t>
      </w:r>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lastRenderedPageBreak/>
        <w:t>3.2 Estimated Covariate Effects</w:t>
      </w:r>
    </w:p>
    <w:p w14:paraId="6D2EDADC" w14:textId="1B338272"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w:t>
      </w:r>
      <w:r w:rsidR="002A570C">
        <w:t>The covariate results represent the percent change in survival resulting from</w:t>
      </w:r>
      <w:r w:rsidR="005D30CC" w:rsidRPr="00343D1F">
        <w:t xml:space="preserve"> 1 standard deviation increase in the covariate</w:t>
      </w:r>
      <w:r w:rsidR="002A570C">
        <w:t>, conditional on the basal productivity rate and maximum carrying capacity</w:t>
      </w:r>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2A570C">
        <w:t xml:space="preserve">a </w:t>
      </w:r>
      <w:r w:rsidR="00791424">
        <w:t>weak</w:t>
      </w:r>
      <w:r w:rsidR="0065585C" w:rsidRPr="00343D1F">
        <w:t xml:space="preserve"> positive </w:t>
      </w:r>
      <w:r w:rsidR="002A570C">
        <w:t xml:space="preserve">relationship between </w:t>
      </w:r>
      <w:r w:rsidR="00791424">
        <w:t xml:space="preserve">winter snowpack </w:t>
      </w:r>
      <w:r w:rsidR="0065585C" w:rsidRPr="00343D1F">
        <w:t xml:space="preserve">on juvenile </w:t>
      </w:r>
      <w:r w:rsidR="002476C1">
        <w:t>survival</w:t>
      </w:r>
      <w:r w:rsidR="002A570C">
        <w:t xml:space="preserve">, suggesting that an increase in snowpack is associated </w:t>
      </w:r>
      <w:r w:rsidR="002A570C" w:rsidRPr="002A570C">
        <w:rPr>
          <w:highlight w:val="yellow"/>
        </w:rPr>
        <w:t>with 17%</w:t>
      </w:r>
      <w:r w:rsidR="002A570C">
        <w:t xml:space="preserve"> increase in survival</w:t>
      </w:r>
      <w:r w:rsidR="002476C1" w:rsidRPr="00343D1F">
        <w:t xml:space="preserve"> </w:t>
      </w:r>
      <w:r w:rsidR="0065585C" w:rsidRPr="00343D1F">
        <w:t>(</w:t>
      </w:r>
      <w:r w:rsidR="00BC7018">
        <w:t xml:space="preserve">mean: </w:t>
      </w:r>
      <w:r w:rsidR="0055735C" w:rsidRPr="00BC7018">
        <w:rPr>
          <w:highlight w:val="yellow"/>
        </w:rPr>
        <w:t>0.17, 95% CI: (0.02, 0.</w:t>
      </w:r>
      <w:r w:rsidR="00C23FC2" w:rsidRPr="00BC7018">
        <w:rPr>
          <w:highlight w:val="yellow"/>
        </w:rPr>
        <w:t>24</w:t>
      </w:r>
      <w:r w:rsidR="0055735C" w:rsidRPr="00BC7018">
        <w:rPr>
          <w:highlight w:val="yellow"/>
        </w:rPr>
        <w:t>),</w:t>
      </w:r>
      <w:r w:rsidR="0055735C">
        <w:rPr>
          <w:b/>
          <w:bCs/>
        </w:rPr>
        <w:t xml:space="preserve"> </w:t>
      </w:r>
      <w:r w:rsidR="0065585C" w:rsidRPr="00343D1F">
        <w:t>Table S</w:t>
      </w:r>
      <w:r w:rsidR="000D2233" w:rsidRPr="00343D1F">
        <w:t>2</w:t>
      </w:r>
      <w:r w:rsidR="0065585C" w:rsidRPr="00343D1F">
        <w:t xml:space="preserve">, Figure 4). </w:t>
      </w:r>
      <w:r w:rsidR="00065521" w:rsidRPr="00343D1F">
        <w:t xml:space="preserve">Covariates applied to </w:t>
      </w:r>
      <w:r w:rsidR="002B3CD2">
        <w:t xml:space="preserve">the </w:t>
      </w:r>
      <w:r w:rsidR="00BC7018">
        <w:t>marine stage, from the</w:t>
      </w:r>
      <w:r w:rsidR="002B3CD2">
        <w:t xml:space="preserve"> first winter at sea to maturity, </w:t>
      </w:r>
      <w:r w:rsidR="00065521" w:rsidRPr="00343D1F">
        <w:t xml:space="preserve">appeared to have a </w:t>
      </w:r>
      <w:r w:rsidR="00F527C8">
        <w:t>stronger</w:t>
      </w:r>
      <w:r w:rsidR="00F527C8" w:rsidRPr="00343D1F">
        <w:t xml:space="preserve"> </w:t>
      </w:r>
      <w:r w:rsidR="00063EE3">
        <w:t>association with</w:t>
      </w:r>
      <w:r w:rsidR="00065521" w:rsidRPr="00343D1F">
        <w:t xml:space="preserve"> </w:t>
      </w:r>
      <w:r w:rsidR="002476C1">
        <w:t>survival</w:t>
      </w:r>
      <w:r w:rsidR="00065521" w:rsidRPr="00343D1F">
        <w:t xml:space="preserve">. </w:t>
      </w:r>
      <w:r w:rsidR="0065585C" w:rsidRPr="00343D1F">
        <w:t xml:space="preserve">We found </w:t>
      </w:r>
      <w:r w:rsidR="00496AC5">
        <w:t>a</w:t>
      </w:r>
      <w:r w:rsidR="0065585C" w:rsidRPr="00343D1F">
        <w:t xml:space="preserve"> negative </w:t>
      </w:r>
      <w:r w:rsidR="00F527C8">
        <w:t>relationship between</w:t>
      </w:r>
      <w:r w:rsidR="0065585C" w:rsidRPr="00343D1F">
        <w:t xml:space="preserve"> </w:t>
      </w:r>
      <w:r w:rsidR="002A570C">
        <w:t xml:space="preserve">marine survival and </w:t>
      </w:r>
      <w:r w:rsidR="005A3A53">
        <w:t>Chum</w:t>
      </w:r>
      <w:r w:rsidR="0065585C" w:rsidRPr="00343D1F">
        <w:t xml:space="preserve"> salmon hatchery release abundance</w:t>
      </w:r>
      <w:r w:rsidR="00815178">
        <w:t xml:space="preserve"> </w:t>
      </w:r>
      <w:r w:rsidR="00815178" w:rsidRPr="00343D1F">
        <w:t>(</w:t>
      </w:r>
      <w:r w:rsidR="00815178" w:rsidRPr="00BC7018">
        <w:rPr>
          <w:highlight w:val="yellow"/>
        </w:rPr>
        <w:t>mean: -0.12, 95% CI: (-0.30, 0.01))</w:t>
      </w:r>
      <w:r w:rsidR="002A570C">
        <w:t xml:space="preserve">. We also found a </w:t>
      </w:r>
      <w:proofErr w:type="spellStart"/>
      <w:r w:rsidR="002A570C">
        <w:t>ngative</w:t>
      </w:r>
      <w:proofErr w:type="spellEnd"/>
      <w:r w:rsidR="002A570C">
        <w:t xml:space="preserve"> relationship between marine survival and </w:t>
      </w:r>
      <w:r w:rsidR="00496AC5">
        <w:t>winter SST</w:t>
      </w:r>
      <w:r w:rsidR="002A570C">
        <w:t xml:space="preserve"> in the Aleutians Islands</w:t>
      </w:r>
      <w:r w:rsidR="00815178">
        <w:t xml:space="preserve"> (</w:t>
      </w:r>
      <w:r w:rsidR="00815178" w:rsidRPr="00BC7018">
        <w:rPr>
          <w:highlight w:val="yellow"/>
        </w:rPr>
        <w:t>mean: -0.13, 95% CI: (-0.31, 0.02</w:t>
      </w:r>
      <w:r w:rsidR="002A570C">
        <w:t>)) (</w:t>
      </w:r>
      <w:r w:rsidR="00382AE1" w:rsidRPr="00343D1F">
        <w:t>Table S2, Figure 4</w:t>
      </w:r>
      <w:r w:rsidR="00815178">
        <w:t>)</w:t>
      </w:r>
      <w:r w:rsidR="0065585C" w:rsidRPr="00343D1F">
        <w:t xml:space="preserve">. </w:t>
      </w:r>
      <w:r w:rsidR="00934177">
        <w:t>Finally, we</w:t>
      </w:r>
      <w:r w:rsidR="0065585C" w:rsidRPr="00343D1F">
        <w:t xml:space="preserve"> found a positive effect of juvenile stomach fullness on marine </w:t>
      </w:r>
      <w:r w:rsidR="002476C1">
        <w:t>survival</w:t>
      </w:r>
      <w:r w:rsidR="0065585C" w:rsidRPr="00343D1F">
        <w:t>, meaning that juveniles in better condition are more likely to survive their first winter at sea</w:t>
      </w:r>
      <w:r w:rsidR="00951918">
        <w:t xml:space="preserve"> </w:t>
      </w:r>
      <w:r w:rsidR="00951918" w:rsidRPr="00177B2F">
        <w:t>(</w:t>
      </w:r>
      <w:r w:rsidR="00177B2F" w:rsidRPr="00BC7018">
        <w:rPr>
          <w:highlight w:val="yellow"/>
        </w:rPr>
        <w:t>0.16, 95% CI: (0.0</w:t>
      </w:r>
      <w:r w:rsidR="00C23FC2" w:rsidRPr="00BC7018">
        <w:rPr>
          <w:highlight w:val="yellow"/>
        </w:rPr>
        <w:t>3</w:t>
      </w:r>
      <w:r w:rsidR="00177B2F" w:rsidRPr="00BC7018">
        <w:rPr>
          <w:highlight w:val="yellow"/>
        </w:rPr>
        <w:t>, 0.35</w:t>
      </w:r>
      <w:r w:rsidR="00177B2F" w:rsidRPr="00177B2F">
        <w:t>)</w:t>
      </w:r>
      <w:r w:rsidR="00951918" w:rsidRPr="00177B2F">
        <w:t xml:space="preserve">, </w:t>
      </w:r>
      <w:r w:rsidR="00951918" w:rsidRPr="00343D1F">
        <w:t>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5BE43DD1" w:rsidR="004C081E" w:rsidRPr="00F45B64" w:rsidRDefault="00FB3475" w:rsidP="009F6D6C">
      <w:pPr>
        <w:pStyle w:val="CommentText"/>
        <w:ind w:firstLine="720"/>
        <w:rPr>
          <w:b/>
          <w:bCs/>
          <w:sz w:val="24"/>
          <w:szCs w:val="24"/>
        </w:rPr>
      </w:pPr>
      <w:r w:rsidRPr="00343D1F">
        <w:rPr>
          <w:sz w:val="24"/>
          <w:szCs w:val="24"/>
        </w:rPr>
        <w:t xml:space="preserve">To </w:t>
      </w:r>
      <w:r w:rsidR="00263F3B">
        <w:rPr>
          <w:sz w:val="24"/>
          <w:szCs w:val="24"/>
        </w:rPr>
        <w:t>quantify the</w:t>
      </w:r>
      <w:r w:rsidRPr="00343D1F">
        <w:rPr>
          <w:sz w:val="24"/>
          <w:szCs w:val="24"/>
        </w:rPr>
        <w:t xml:space="preserve"> sensitivity</w:t>
      </w:r>
      <w:r w:rsidR="00263F3B">
        <w:rPr>
          <w:sz w:val="24"/>
          <w:szCs w:val="24"/>
        </w:rPr>
        <w:t xml:space="preserve"> of model estimates</w:t>
      </w:r>
      <w:r w:rsidRPr="00343D1F">
        <w:rPr>
          <w:sz w:val="24"/>
          <w:szCs w:val="24"/>
        </w:rPr>
        <w:t xml:space="preserve"> to </w:t>
      </w:r>
      <w:r w:rsidR="00B14CC9" w:rsidRPr="00343D1F">
        <w:rPr>
          <w:sz w:val="24"/>
          <w:szCs w:val="24"/>
        </w:rPr>
        <w:t xml:space="preserve">each covariat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 than the </w:t>
      </w:r>
      <w:r w:rsidR="00891245">
        <w:rPr>
          <w:sz w:val="24"/>
          <w:szCs w:val="24"/>
        </w:rPr>
        <w:t>estimate from the full model containing all covariates</w:t>
      </w:r>
      <w:r w:rsidR="004D4DBE" w:rsidRPr="004D4DBE">
        <w:rPr>
          <w:sz w:val="24"/>
          <w:szCs w:val="24"/>
        </w:rPr>
        <w:t xml:space="preserv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2525CA">
        <w:rPr>
          <w:sz w:val="24"/>
          <w:szCs w:val="24"/>
        </w:rPr>
        <w:t>Covariate coefficient e</w:t>
      </w:r>
      <w:r w:rsidR="002511C2">
        <w:rPr>
          <w:sz w:val="24"/>
          <w:szCs w:val="24"/>
        </w:rPr>
        <w:t>stimates</w:t>
      </w:r>
      <w:r w:rsidR="00F26750">
        <w:rPr>
          <w:sz w:val="24"/>
          <w:szCs w:val="24"/>
        </w:rPr>
        <w:t xml:space="preserve"> did not change </w:t>
      </w:r>
      <w:r w:rsidR="00B314EE">
        <w:rPr>
          <w:sz w:val="24"/>
          <w:szCs w:val="24"/>
        </w:rPr>
        <w:t xml:space="preserve">by </w:t>
      </w:r>
      <w:r w:rsidR="00F26750">
        <w:rPr>
          <w:sz w:val="24"/>
          <w:szCs w:val="24"/>
        </w:rPr>
        <w:t xml:space="preserve">greater than one standard deviation when other covariates were removed. </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0B7185B2" w:rsidR="005F74FB" w:rsidRPr="00526F5D" w:rsidRDefault="005F74FB" w:rsidP="00D55FB5">
      <w:pPr>
        <w:ind w:firstLine="720"/>
      </w:pPr>
      <w:r>
        <w:t xml:space="preserve">Our integrated population model reveals that </w:t>
      </w:r>
      <w:r w:rsidR="00E65BF4">
        <w:t xml:space="preserve">variation in </w:t>
      </w:r>
      <w:r>
        <w:t xml:space="preserve">Yukon River </w:t>
      </w:r>
      <w:r w:rsidR="008831F2">
        <w:t>f</w:t>
      </w:r>
      <w:r>
        <w:t xml:space="preserve">all </w:t>
      </w:r>
      <w:r w:rsidR="005A3A53">
        <w:t>Chum</w:t>
      </w:r>
      <w:r>
        <w:t xml:space="preserve"> salmon</w:t>
      </w:r>
      <w:r w:rsidR="00E65BF4">
        <w:t xml:space="preserve"> abundances, including recent declines,</w:t>
      </w:r>
      <w:r>
        <w:t xml:space="preserve"> </w:t>
      </w:r>
      <w:r w:rsidR="00E65BF4">
        <w:t>is</w:t>
      </w:r>
      <w:r w:rsidR="00E839DA">
        <w:t xml:space="preserve"> associated with </w:t>
      </w:r>
      <w:r>
        <w:t xml:space="preserve">changing </w:t>
      </w:r>
      <w:r w:rsidR="00C96501">
        <w:t xml:space="preserve">ecosystem </w:t>
      </w:r>
      <w:r>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 xml:space="preserve">Our analyses suggest that reduced survival </w:t>
      </w:r>
      <w:r w:rsidR="002A165C">
        <w:t>across the lifecycle</w:t>
      </w:r>
      <w:r w:rsidR="004468E1">
        <w:t xml:space="preserve"> </w:t>
      </w:r>
      <w:r w:rsidR="00E65BF4">
        <w:t xml:space="preserve">is </w:t>
      </w:r>
      <w:r w:rsidR="00E65BF4" w:rsidRPr="00956EA7">
        <w:t>correlated with</w:t>
      </w:r>
      <w:r w:rsidR="00C96501" w:rsidRPr="00956EA7">
        <w:t xml:space="preserve"> </w:t>
      </w:r>
      <w:r w:rsidR="006177AA" w:rsidRPr="00956EA7">
        <w:t>decreased</w:t>
      </w:r>
      <w:r w:rsidR="006177AA">
        <w:t xml:space="preserve"> regional winter snowpack, </w:t>
      </w:r>
      <w:r w:rsidR="00C96501">
        <w:t>increased marine competition, and poor juvenile feeding conditions resulting in low stomach fullness</w:t>
      </w:r>
      <w:r>
        <w:t xml:space="preserve">. These findings contribute to a growing body of evidence suggesting that Pacific salmon populations are </w:t>
      </w:r>
      <w:r w:rsidRPr="00526F5D">
        <w:t xml:space="preserve">increasingly vulnerable to </w:t>
      </w:r>
      <w:r w:rsidR="00C96501" w:rsidRPr="00526F5D">
        <w:t>ecosystem</w:t>
      </w:r>
      <w:r w:rsidRPr="00526F5D">
        <w:t xml:space="preserve"> change across</w:t>
      </w:r>
      <w:r w:rsidR="004468E1" w:rsidRPr="00526F5D">
        <w:t xml:space="preserve"> the freshwater and marine ecosystems they inhabit during</w:t>
      </w:r>
      <w:r w:rsidRPr="00526F5D">
        <w:t xml:space="preserve"> their</w:t>
      </w:r>
      <w:r w:rsidR="004468E1" w:rsidRPr="00526F5D">
        <w:t xml:space="preserve"> anadromous</w:t>
      </w:r>
      <w:r w:rsidRPr="00526F5D">
        <w:t xml:space="preserve"> life cycle.</w:t>
      </w:r>
    </w:p>
    <w:p w14:paraId="2E73E446" w14:textId="7312A388" w:rsidR="000C2B9E" w:rsidRPr="000B1F2A" w:rsidRDefault="00526F5D" w:rsidP="00526F5D">
      <w:pPr>
        <w:pStyle w:val="CommentText"/>
        <w:ind w:firstLine="720"/>
        <w:rPr>
          <w:sz w:val="24"/>
          <w:szCs w:val="24"/>
        </w:rPr>
      </w:pPr>
      <w:r w:rsidRPr="00526F5D">
        <w:rPr>
          <w:sz w:val="24"/>
          <w:szCs w:val="24"/>
        </w:rPr>
        <w:t xml:space="preserve">We examined factors </w:t>
      </w:r>
      <w:r w:rsidRPr="00526F5D">
        <w:rPr>
          <w:sz w:val="24"/>
          <w:szCs w:val="24"/>
        </w:rPr>
        <w:t xml:space="preserve">hypothesized to </w:t>
      </w:r>
      <w:r w:rsidRPr="00526F5D">
        <w:rPr>
          <w:sz w:val="24"/>
          <w:szCs w:val="24"/>
        </w:rPr>
        <w:t>affect Yukon River fall Chum salmon survival throughout their lifecycle</w:t>
      </w:r>
      <w:r w:rsidRPr="00526F5D">
        <w:rPr>
          <w:sz w:val="24"/>
          <w:szCs w:val="24"/>
        </w:rPr>
        <w:t xml:space="preserve"> </w:t>
      </w:r>
      <w:r w:rsidR="00173A9C" w:rsidRPr="00526F5D">
        <w:rPr>
          <w:sz w:val="24"/>
          <w:szCs w:val="24"/>
        </w:rPr>
        <w:t xml:space="preserve">and </w:t>
      </w:r>
      <w:r w:rsidR="0040697C" w:rsidRPr="00526F5D">
        <w:rPr>
          <w:sz w:val="24"/>
          <w:szCs w:val="24"/>
        </w:rPr>
        <w:t xml:space="preserve">found the strongest support for covariates </w:t>
      </w:r>
      <w:r w:rsidR="00D50C03" w:rsidRPr="00526F5D">
        <w:rPr>
          <w:sz w:val="24"/>
          <w:szCs w:val="24"/>
        </w:rPr>
        <w:t xml:space="preserve">describing conditions experienced by subadult </w:t>
      </w:r>
      <w:r w:rsidR="005A3A53" w:rsidRPr="00526F5D">
        <w:rPr>
          <w:sz w:val="24"/>
          <w:szCs w:val="24"/>
        </w:rPr>
        <w:t>Chum</w:t>
      </w:r>
      <w:r w:rsidR="00D50C03" w:rsidRPr="00526F5D">
        <w:rPr>
          <w:sz w:val="24"/>
          <w:szCs w:val="24"/>
        </w:rPr>
        <w:t xml:space="preserve"> salmon</w:t>
      </w:r>
      <w:r w:rsidR="0040697C" w:rsidRPr="00343D1F">
        <w:rPr>
          <w:sz w:val="24"/>
          <w:szCs w:val="24"/>
        </w:rPr>
        <w:t xml:space="preserve"> after the first summer </w:t>
      </w:r>
      <w:r w:rsidR="0040697C" w:rsidRPr="000B1F2A">
        <w:rPr>
          <w:sz w:val="24"/>
          <w:szCs w:val="24"/>
        </w:rPr>
        <w:t>at sea</w:t>
      </w:r>
      <w:r w:rsidR="000B1F2A" w:rsidRPr="000B1F2A">
        <w:rPr>
          <w:sz w:val="24"/>
          <w:szCs w:val="24"/>
        </w:rPr>
        <w:t xml:space="preserve"> —the period before maturation and return to freshwater when they become vulnerable to terminal harvest</w:t>
      </w:r>
      <w:r w:rsidR="0040697C" w:rsidRPr="000B1F2A">
        <w:rPr>
          <w:sz w:val="24"/>
          <w:szCs w:val="24"/>
        </w:rPr>
        <w:t>. Covariates</w:t>
      </w:r>
      <w:r w:rsidR="0040697C" w:rsidRPr="00343D1F">
        <w:rPr>
          <w:sz w:val="24"/>
          <w:szCs w:val="24"/>
        </w:rPr>
        <w:t xml:space="preserve">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0B1F2A">
        <w:rPr>
          <w:sz w:val="24"/>
          <w:szCs w:val="24"/>
        </w:rPr>
        <w:t>relationship</w:t>
      </w:r>
      <w:r w:rsidR="00D50C03">
        <w:rPr>
          <w:sz w:val="24"/>
          <w:szCs w:val="24"/>
        </w:rPr>
        <w:t xml:space="preserve"> </w:t>
      </w:r>
      <w:r w:rsidR="000B1F2A">
        <w:rPr>
          <w:sz w:val="24"/>
          <w:szCs w:val="24"/>
        </w:rPr>
        <w:t xml:space="preserve">to </w:t>
      </w:r>
      <w:r w:rsidR="00901D5E" w:rsidRPr="006D59F5">
        <w:rPr>
          <w:sz w:val="24"/>
          <w:szCs w:val="24"/>
        </w:rPr>
        <w:t>winter snowpack</w:t>
      </w:r>
      <w:r w:rsidR="0040697C" w:rsidRPr="006D59F5">
        <w:rPr>
          <w:sz w:val="24"/>
          <w:szCs w:val="24"/>
        </w:rPr>
        <w:t>.</w:t>
      </w:r>
      <w:r w:rsidR="002A165C">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w:t>
      </w:r>
      <w:r w:rsidR="006D59F5" w:rsidRPr="006D59F5">
        <w:rPr>
          <w:sz w:val="24"/>
          <w:szCs w:val="24"/>
        </w:rPr>
        <w:lastRenderedPageBreak/>
        <w:t>freshwater survival</w:t>
      </w:r>
      <w:r w:rsidR="001E11C7">
        <w:rPr>
          <w:sz w:val="24"/>
          <w:szCs w:val="24"/>
        </w:rPr>
        <w:t xml:space="preserve"> from those impacting early marine summertime survival</w:t>
      </w:r>
      <w:r w:rsidR="006D59F5" w:rsidRPr="006D59F5">
        <w:rPr>
          <w:sz w:val="24"/>
          <w:szCs w:val="24"/>
        </w:rPr>
        <w:t xml:space="preserve">, particularly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effects</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w:t>
      </w:r>
      <w:r w:rsidR="00703833">
        <w:rPr>
          <w:sz w:val="24"/>
          <w:szCs w:val="24"/>
        </w:rPr>
        <w:t xml:space="preserve"> does not</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w:t>
      </w:r>
      <w:r w:rsidR="002174C3">
        <w:rPr>
          <w:sz w:val="24"/>
          <w:szCs w:val="24"/>
        </w:rPr>
        <w:t xml:space="preserve"> to better discern how ecosystem processes relate to juvenile survival in freshwater and outmigration phases</w:t>
      </w:r>
      <w:r w:rsidR="00CB64AA">
        <w:rPr>
          <w:sz w:val="24"/>
          <w:szCs w:val="24"/>
        </w:rPr>
        <w:t>.</w:t>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C84C7F3" w14:textId="2CBAE7DE" w:rsidR="00F6363C" w:rsidRDefault="006F1374" w:rsidP="00F6363C">
      <w:pPr>
        <w:pStyle w:val="CommentText"/>
        <w:ind w:firstLine="720"/>
        <w:rPr>
          <w:sz w:val="24"/>
          <w:szCs w:val="24"/>
        </w:rPr>
      </w:pPr>
      <w:r>
        <w:rPr>
          <w:sz w:val="24"/>
          <w:szCs w:val="24"/>
        </w:rPr>
        <w:t xml:space="preserve">Yukon River fall </w:t>
      </w:r>
      <w:r w:rsidR="005A3A53">
        <w:rPr>
          <w:sz w:val="24"/>
          <w:szCs w:val="24"/>
        </w:rPr>
        <w:t>Chum</w:t>
      </w:r>
      <w:r>
        <w:rPr>
          <w:sz w:val="24"/>
          <w:szCs w:val="24"/>
        </w:rPr>
        <w:t xml:space="preserve"> </w:t>
      </w:r>
      <w:proofErr w:type="gramStart"/>
      <w:r w:rsidR="000B1F2A">
        <w:rPr>
          <w:sz w:val="24"/>
          <w:szCs w:val="24"/>
        </w:rPr>
        <w:t>are</w:t>
      </w:r>
      <w:proofErr w:type="gramEnd"/>
      <w:r>
        <w:rPr>
          <w:sz w:val="24"/>
          <w:szCs w:val="24"/>
        </w:rPr>
        <w:t xml:space="preserve"> adapted for </w:t>
      </w:r>
      <w:r w:rsidR="000B1F2A">
        <w:rPr>
          <w:sz w:val="24"/>
          <w:szCs w:val="24"/>
        </w:rPr>
        <w:t xml:space="preserve">a </w:t>
      </w:r>
      <w:r>
        <w:rPr>
          <w:sz w:val="24"/>
          <w:szCs w:val="24"/>
        </w:rPr>
        <w:t>long migration and cold incubation temperatures</w:t>
      </w:r>
      <w:r w:rsidR="00C96501">
        <w:rPr>
          <w:sz w:val="24"/>
          <w:szCs w:val="24"/>
        </w:rPr>
        <w:t xml:space="preserve">. Local knowledge and ecosystem reports have highlighted how snowpack can insulate and stabilize temperatures by protecting eggs against extreme cold conditions in interior Alaska and Canada </w:t>
      </w:r>
      <w:r w:rsidR="00C96501">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C96501">
        <w:rPr>
          <w:sz w:val="24"/>
          <w:szCs w:val="24"/>
        </w:rPr>
        <w:fldChar w:fldCharType="separate"/>
      </w:r>
      <w:r w:rsidR="00C96501">
        <w:rPr>
          <w:noProof/>
          <w:sz w:val="24"/>
          <w:szCs w:val="24"/>
        </w:rPr>
        <w:t>(Raymond-Yakoubian 2009, Jallen et al. 2022)</w:t>
      </w:r>
      <w:r w:rsidR="00C96501">
        <w:rPr>
          <w:sz w:val="24"/>
          <w:szCs w:val="24"/>
        </w:rPr>
        <w:fldChar w:fldCharType="end"/>
      </w:r>
      <w:r w:rsidR="00C96501">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w:t>
      </w:r>
      <w:r w:rsidR="000B1F2A">
        <w:rPr>
          <w:sz w:val="24"/>
          <w:szCs w:val="24"/>
        </w:rPr>
        <w:t xml:space="preserve"> </w:t>
      </w:r>
      <w:r w:rsidR="00F50272">
        <w:rPr>
          <w:sz w:val="24"/>
          <w:szCs w:val="24"/>
        </w:rPr>
        <w:t>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96501">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sidR="00C96501">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t>
      </w:r>
      <w:r w:rsidR="000B1F2A">
        <w:rPr>
          <w:sz w:val="24"/>
          <w:szCs w:val="24"/>
        </w:rPr>
        <w:t xml:space="preserve">We found </w:t>
      </w:r>
      <w:r w:rsidR="00666846">
        <w:rPr>
          <w:sz w:val="24"/>
          <w:szCs w:val="24"/>
        </w:rPr>
        <w:t xml:space="preserve">weak support for a positive relationship </w:t>
      </w:r>
      <w:r w:rsidR="00666846" w:rsidRPr="00451F16">
        <w:rPr>
          <w:sz w:val="24"/>
          <w:szCs w:val="24"/>
        </w:rPr>
        <w:t xml:space="preserve">between Fall snowpack </w:t>
      </w:r>
      <w:r w:rsidR="00666846" w:rsidRPr="005A2EDB">
        <w:rPr>
          <w:sz w:val="24"/>
          <w:szCs w:val="24"/>
        </w:rPr>
        <w:t>and egg to juvenile survival</w:t>
      </w:r>
      <w:r w:rsidR="000A6500" w:rsidRPr="005A2EDB">
        <w:rPr>
          <w:sz w:val="24"/>
          <w:szCs w:val="24"/>
        </w:rPr>
        <w:t xml:space="preserve"> (Figure 4, Table </w:t>
      </w:r>
      <w:r w:rsidR="00321F5A" w:rsidRPr="005A2EDB">
        <w:rPr>
          <w:sz w:val="24"/>
          <w:szCs w:val="24"/>
        </w:rPr>
        <w:t>1</w:t>
      </w:r>
      <w:r w:rsidR="000A6500" w:rsidRPr="005A2EDB">
        <w:rPr>
          <w:sz w:val="24"/>
          <w:szCs w:val="24"/>
        </w:rPr>
        <w:t>)</w:t>
      </w:r>
      <w:r w:rsidR="00AF456F" w:rsidRPr="005A2EDB">
        <w:rPr>
          <w:sz w:val="24"/>
          <w:szCs w:val="24"/>
        </w:rPr>
        <w:t xml:space="preserve">, suggesting that </w:t>
      </w:r>
      <w:r w:rsidR="007D35C8">
        <w:rPr>
          <w:sz w:val="24"/>
          <w:szCs w:val="24"/>
        </w:rPr>
        <w:t>a</w:t>
      </w:r>
      <w:r w:rsidR="00AF456F" w:rsidRPr="005A2EDB">
        <w:rPr>
          <w:sz w:val="24"/>
          <w:szCs w:val="24"/>
        </w:rPr>
        <w:t xml:space="preserve"> </w:t>
      </w:r>
      <w:r w:rsidR="00CD1343" w:rsidRPr="005A2EDB">
        <w:rPr>
          <w:sz w:val="24"/>
          <w:szCs w:val="24"/>
        </w:rPr>
        <w:t>greater</w:t>
      </w:r>
      <w:r w:rsidR="00AF456F" w:rsidRPr="005A2EDB">
        <w:rPr>
          <w:sz w:val="24"/>
          <w:szCs w:val="24"/>
        </w:rPr>
        <w:t xml:space="preserve"> snowpack </w:t>
      </w:r>
      <w:r w:rsidR="00C44569" w:rsidRPr="000B1F2A">
        <w:rPr>
          <w:sz w:val="24"/>
          <w:szCs w:val="24"/>
          <w:highlight w:val="yellow"/>
        </w:rPr>
        <w:t>confer</w:t>
      </w:r>
      <w:r w:rsidR="00AF456F" w:rsidRPr="000B1F2A">
        <w:rPr>
          <w:sz w:val="24"/>
          <w:szCs w:val="24"/>
          <w:highlight w:val="yellow"/>
        </w:rPr>
        <w:t xml:space="preserve"> </w:t>
      </w:r>
      <w:r w:rsidR="00C44569" w:rsidRPr="000B1F2A">
        <w:rPr>
          <w:sz w:val="24"/>
          <w:szCs w:val="24"/>
          <w:highlight w:val="yellow"/>
        </w:rPr>
        <w:t xml:space="preserve">a </w:t>
      </w:r>
      <w:r w:rsidR="005A2EDB" w:rsidRPr="000B1F2A">
        <w:rPr>
          <w:sz w:val="24"/>
          <w:szCs w:val="24"/>
          <w:highlight w:val="yellow"/>
        </w:rPr>
        <w:t>9</w:t>
      </w:r>
      <w:r w:rsidR="00CD1343" w:rsidRPr="000B1F2A">
        <w:rPr>
          <w:sz w:val="24"/>
          <w:szCs w:val="24"/>
          <w:highlight w:val="yellow"/>
        </w:rPr>
        <w:t>% increase</w:t>
      </w:r>
      <w:r w:rsidR="00CD1343" w:rsidRPr="005A2EDB">
        <w:rPr>
          <w:sz w:val="24"/>
          <w:szCs w:val="24"/>
        </w:rPr>
        <w:t xml:space="preserve"> in </w:t>
      </w:r>
      <w:r w:rsidR="008D3D26">
        <w:rPr>
          <w:sz w:val="24"/>
          <w:szCs w:val="24"/>
        </w:rPr>
        <w:t>survival</w:t>
      </w:r>
      <w:r w:rsidR="00CD1343" w:rsidRPr="005A2EDB">
        <w:rPr>
          <w:sz w:val="24"/>
          <w:szCs w:val="24"/>
        </w:rPr>
        <w:t xml:space="preserve"> (</w:t>
      </w:r>
      <w:r w:rsidR="005A2EDB" w:rsidRPr="00526F5D">
        <w:rPr>
          <w:sz w:val="24"/>
          <w:szCs w:val="24"/>
          <w:highlight w:val="yellow"/>
        </w:rPr>
        <w:t>95% CI: -0.</w:t>
      </w:r>
      <w:r w:rsidR="0056228D" w:rsidRPr="00526F5D">
        <w:rPr>
          <w:sz w:val="24"/>
          <w:szCs w:val="24"/>
          <w:highlight w:val="yellow"/>
        </w:rPr>
        <w:t>0</w:t>
      </w:r>
      <w:r w:rsidR="00007657" w:rsidRPr="00526F5D">
        <w:rPr>
          <w:sz w:val="24"/>
          <w:szCs w:val="24"/>
          <w:highlight w:val="yellow"/>
        </w:rPr>
        <w:t>4</w:t>
      </w:r>
      <w:r w:rsidR="005A2EDB" w:rsidRPr="00526F5D">
        <w:rPr>
          <w:sz w:val="24"/>
          <w:szCs w:val="24"/>
          <w:highlight w:val="yellow"/>
        </w:rPr>
        <w:t>, 0.</w:t>
      </w:r>
      <w:r w:rsidR="00007657" w:rsidRPr="00526F5D">
        <w:rPr>
          <w:sz w:val="24"/>
          <w:szCs w:val="24"/>
          <w:highlight w:val="yellow"/>
        </w:rPr>
        <w:t>15</w:t>
      </w:r>
      <w:r w:rsidR="00CD1343" w:rsidRPr="005A2EDB">
        <w:rPr>
          <w:sz w:val="24"/>
          <w:szCs w:val="24"/>
        </w:rPr>
        <w:t xml:space="preserve">). </w:t>
      </w:r>
      <w:r w:rsidR="00240AE4" w:rsidRPr="005A2EDB">
        <w:rPr>
          <w:sz w:val="24"/>
          <w:szCs w:val="24"/>
        </w:rPr>
        <w:t>Our</w:t>
      </w:r>
      <w:r w:rsidR="00240AE4" w:rsidRPr="00451F16">
        <w:rPr>
          <w:sz w:val="24"/>
          <w:szCs w:val="24"/>
        </w:rPr>
        <w:t xml:space="preserve"> ability to detect snowpack effects was likely limited by using a regional indicator of snowpack, as this single location may not capture the variable local conditions across fall </w:t>
      </w:r>
      <w:r w:rsidR="005A3A53">
        <w:rPr>
          <w:sz w:val="24"/>
          <w:szCs w:val="24"/>
        </w:rPr>
        <w:t>Chum</w:t>
      </w:r>
      <w:r w:rsidR="00240AE4" w:rsidRPr="00451F16">
        <w:rPr>
          <w:sz w:val="24"/>
          <w:szCs w:val="24"/>
        </w:rPr>
        <w:t xml:space="preserve">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p>
    <w:p w14:paraId="5FD3148C" w14:textId="1F595BD3" w:rsidR="000B1F2A" w:rsidRPr="007F4B3D" w:rsidRDefault="000B1F2A" w:rsidP="007F4B3D">
      <w:pPr>
        <w:pStyle w:val="CommentText"/>
        <w:ind w:firstLine="720"/>
        <w:rPr>
          <w:sz w:val="24"/>
          <w:szCs w:val="24"/>
          <w:highlight w:val="yellow"/>
        </w:rPr>
      </w:pPr>
      <w:r w:rsidRPr="00343D1F">
        <w:rPr>
          <w:sz w:val="24"/>
          <w:szCs w:val="24"/>
        </w:rPr>
        <w:t xml:space="preserve">As with other Pacific salmonid populations, Yukon River </w:t>
      </w:r>
      <w:r>
        <w:rPr>
          <w:sz w:val="24"/>
          <w:szCs w:val="24"/>
        </w:rPr>
        <w:t>f</w:t>
      </w:r>
      <w:r w:rsidRPr="00343D1F">
        <w:rPr>
          <w:sz w:val="24"/>
          <w:szCs w:val="24"/>
        </w:rPr>
        <w:t xml:space="preserve">all </w:t>
      </w:r>
      <w:r>
        <w:rPr>
          <w:sz w:val="24"/>
          <w:szCs w:val="24"/>
        </w:rPr>
        <w:t>Chum</w:t>
      </w:r>
      <w:r w:rsidRPr="00343D1F">
        <w:rPr>
          <w:sz w:val="24"/>
          <w:szCs w:val="24"/>
        </w:rPr>
        <w:t xml:space="preserve"> salmon body sizes have decreased </w:t>
      </w:r>
      <w:r w:rsidRPr="002A165C">
        <w:rPr>
          <w:sz w:val="24"/>
          <w:szCs w:val="24"/>
        </w:rPr>
        <w:t xml:space="preserve">through time </w:t>
      </w:r>
      <w:r w:rsidR="0020019D" w:rsidRPr="002A165C">
        <w:rPr>
          <w:sz w:val="24"/>
          <w:szCs w:val="24"/>
        </w:rPr>
        <w:t xml:space="preserve">across all age classes </w:t>
      </w:r>
      <w:r w:rsidRPr="002A165C">
        <w:rPr>
          <w:sz w:val="24"/>
          <w:szCs w:val="24"/>
        </w:rPr>
        <w:t xml:space="preserve">(Figure S1) </w:t>
      </w:r>
      <w:r w:rsidRPr="002A165C">
        <w:rPr>
          <w:sz w:val="24"/>
          <w:szCs w:val="24"/>
        </w:rPr>
        <w:fldChar w:fldCharType="begin"/>
      </w:r>
      <w:r w:rsidRPr="002A165C">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Pr="002A165C">
        <w:rPr>
          <w:sz w:val="24"/>
          <w:szCs w:val="24"/>
        </w:rPr>
        <w:fldChar w:fldCharType="separate"/>
      </w:r>
      <w:r w:rsidRPr="002A165C">
        <w:rPr>
          <w:noProof/>
          <w:sz w:val="24"/>
          <w:szCs w:val="24"/>
        </w:rPr>
        <w:t>(Oke et al. 2020, Ohlberger et al. 2023, Freshwater et al. 2023)</w:t>
      </w:r>
      <w:r w:rsidRPr="002A165C">
        <w:rPr>
          <w:sz w:val="24"/>
          <w:szCs w:val="24"/>
        </w:rPr>
        <w:fldChar w:fldCharType="end"/>
      </w:r>
      <w:r w:rsidRPr="002A165C">
        <w:rPr>
          <w:sz w:val="24"/>
          <w:szCs w:val="24"/>
        </w:rPr>
        <w:t xml:space="preserve">. </w:t>
      </w:r>
      <w:r w:rsidR="002A165C" w:rsidRPr="0049769E">
        <w:rPr>
          <w:sz w:val="24"/>
          <w:szCs w:val="24"/>
        </w:rPr>
        <w:t>This size decline</w:t>
      </w:r>
      <w:r w:rsidR="002A165C" w:rsidRPr="002A165C">
        <w:rPr>
          <w:sz w:val="24"/>
          <w:szCs w:val="24"/>
        </w:rPr>
        <w:t xml:space="preserve"> represents</w:t>
      </w:r>
      <w:r w:rsidR="002A165C" w:rsidRPr="0049769E">
        <w:rPr>
          <w:sz w:val="24"/>
          <w:szCs w:val="24"/>
        </w:rPr>
        <w:t xml:space="preserve"> a concerning trend that may affect reproductive potential, migration success, and population resilience to environmental stressors</w:t>
      </w:r>
      <w:r w:rsidR="002A165C" w:rsidRPr="002A165C">
        <w:rPr>
          <w:sz w:val="24"/>
          <w:szCs w:val="24"/>
        </w:rPr>
        <w:t xml:space="preserve">. </w:t>
      </w:r>
      <w:r w:rsidRPr="007F4B3D">
        <w:rPr>
          <w:sz w:val="24"/>
          <w:szCs w:val="24"/>
        </w:rPr>
        <w:t>However, when we account</w:t>
      </w:r>
      <w:r w:rsidR="007F4B3D">
        <w:rPr>
          <w:sz w:val="24"/>
          <w:szCs w:val="24"/>
        </w:rPr>
        <w:t>ed</w:t>
      </w:r>
      <w:r w:rsidRPr="007F4B3D">
        <w:rPr>
          <w:sz w:val="24"/>
          <w:szCs w:val="24"/>
        </w:rPr>
        <w:t xml:space="preserve"> for age-specific </w:t>
      </w:r>
      <w:r w:rsidR="007F4B3D">
        <w:rPr>
          <w:sz w:val="24"/>
          <w:szCs w:val="24"/>
        </w:rPr>
        <w:t>differences</w:t>
      </w:r>
      <w:r w:rsidRPr="007F4B3D">
        <w:rPr>
          <w:sz w:val="24"/>
          <w:szCs w:val="24"/>
        </w:rPr>
        <w:t xml:space="preserve"> in eggs per spawner</w:t>
      </w:r>
      <w:r w:rsidR="007F4B3D">
        <w:rPr>
          <w:sz w:val="24"/>
          <w:szCs w:val="24"/>
        </w:rPr>
        <w:t xml:space="preserve"> in the model</w:t>
      </w:r>
      <w:r w:rsidRPr="007F4B3D">
        <w:rPr>
          <w:sz w:val="24"/>
          <w:szCs w:val="24"/>
        </w:rPr>
        <w:t xml:space="preserve">, the coefficient for spawner size is no different from zero. </w:t>
      </w:r>
      <w:r w:rsidR="002A165C" w:rsidRPr="0049769E">
        <w:rPr>
          <w:sz w:val="24"/>
          <w:szCs w:val="24"/>
        </w:rPr>
        <w:t>This suggests possible compensatory mechanisms in reproductive allocation, where females may be maintaining egg numbers despite reduced body size, potentially at the cost of egg size or energy content—a trade-off that merits further investigation</w:t>
      </w:r>
      <w:r w:rsidR="007F4B3D" w:rsidRPr="007F4B3D">
        <w:rPr>
          <w:sz w:val="24"/>
          <w:szCs w:val="24"/>
        </w:rPr>
        <w:t xml:space="preserve">. </w:t>
      </w:r>
    </w:p>
    <w:p w14:paraId="42559F73" w14:textId="126E284E"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w:t>
      </w:r>
      <w:r w:rsidR="0020019D">
        <w:rPr>
          <w:sz w:val="24"/>
          <w:szCs w:val="24"/>
        </w:rPr>
        <w:t>consistent</w:t>
      </w:r>
      <w:r w:rsidRPr="00892B26">
        <w:rPr>
          <w:sz w:val="24"/>
          <w:szCs w:val="24"/>
        </w:rPr>
        <w:t xml:space="preserve"> marine survival rates in salmon populations. However, this relationship breaks down for juvenile </w:t>
      </w:r>
      <w:r w:rsidR="005A3A53">
        <w:rPr>
          <w:sz w:val="24"/>
          <w:szCs w:val="24"/>
        </w:rPr>
        <w:t>Chum</w:t>
      </w:r>
      <w:r w:rsidRPr="00892B26">
        <w:rPr>
          <w:sz w:val="24"/>
          <w:szCs w:val="24"/>
        </w:rPr>
        <w:t xml:space="preserve"> salmon in the Bering Sea, juvenile abundance fails</w:t>
      </w:r>
      <w:r w:rsidR="0020019D">
        <w:rPr>
          <w:sz w:val="24"/>
          <w:szCs w:val="24"/>
        </w:rPr>
        <w:t xml:space="preserve"> </w:t>
      </w:r>
      <w:r w:rsidRPr="00892B26">
        <w:rPr>
          <w:sz w:val="24"/>
          <w:szCs w:val="24"/>
        </w:rPr>
        <w:t xml:space="preserve">to effectively forecast adult returns (Farley et al. 2024). This disconnect suggests that significant survival bottlenecks occur in the marine environment after the </w:t>
      </w:r>
      <w:r w:rsidR="00C73B9E">
        <w:rPr>
          <w:sz w:val="24"/>
          <w:szCs w:val="24"/>
        </w:rPr>
        <w:t>early marine stage (i.e. 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t xml:space="preserve">This </w:t>
      </w:r>
      <w:r w:rsidR="00015D1F" w:rsidRPr="00F8475C">
        <w:rPr>
          <w:sz w:val="24"/>
          <w:szCs w:val="24"/>
        </w:rPr>
        <w:t>suggests that</w:t>
      </w:r>
      <w:r w:rsidR="00830DCE" w:rsidRPr="00F8475C">
        <w:rPr>
          <w:sz w:val="24"/>
          <w:szCs w:val="24"/>
        </w:rPr>
        <w:t xml:space="preserve"> in years with</w:t>
      </w:r>
      <w:r w:rsidR="00015D1F" w:rsidRPr="00F8475C">
        <w:rPr>
          <w:sz w:val="24"/>
          <w:szCs w:val="24"/>
        </w:rPr>
        <w:t xml:space="preserve"> lower</w:t>
      </w:r>
      <w:r w:rsidR="00830DCE" w:rsidRPr="00F8475C">
        <w:rPr>
          <w:sz w:val="24"/>
          <w:szCs w:val="24"/>
        </w:rPr>
        <w:t xml:space="preserve"> average</w:t>
      </w:r>
      <w:r w:rsidR="00015D1F" w:rsidRPr="00F8475C">
        <w:rPr>
          <w:sz w:val="24"/>
          <w:szCs w:val="24"/>
        </w:rPr>
        <w:t xml:space="preserve"> SFI</w:t>
      </w:r>
      <w:r w:rsidR="00830DCE" w:rsidRPr="00F8475C">
        <w:rPr>
          <w:sz w:val="24"/>
          <w:szCs w:val="24"/>
        </w:rPr>
        <w:t xml:space="preserve"> (i.e. lower</w:t>
      </w:r>
      <w:r w:rsidR="00015D1F" w:rsidRPr="00F8475C">
        <w:rPr>
          <w:sz w:val="24"/>
          <w:szCs w:val="24"/>
        </w:rPr>
        <w:t xml:space="preserve"> </w:t>
      </w:r>
      <w:r w:rsidR="00830DCE" w:rsidRPr="00F8475C">
        <w:rPr>
          <w:sz w:val="24"/>
          <w:szCs w:val="24"/>
        </w:rPr>
        <w:t>stomach</w:t>
      </w:r>
      <w:r w:rsidR="00015D1F" w:rsidRPr="00F8475C">
        <w:rPr>
          <w:sz w:val="24"/>
          <w:szCs w:val="24"/>
        </w:rPr>
        <w:t xml:space="preserve"> full</w:t>
      </w:r>
      <w:r w:rsidR="00830DCE" w:rsidRPr="00F8475C">
        <w:rPr>
          <w:sz w:val="24"/>
          <w:szCs w:val="24"/>
        </w:rPr>
        <w:t>ness)</w:t>
      </w:r>
      <w:r w:rsidR="00015D1F" w:rsidRPr="00F8475C">
        <w:rPr>
          <w:sz w:val="24"/>
          <w:szCs w:val="24"/>
        </w:rPr>
        <w:t xml:space="preserve">, </w:t>
      </w:r>
      <w:r w:rsidR="00830DCE" w:rsidRPr="00F8475C">
        <w:rPr>
          <w:sz w:val="24"/>
          <w:szCs w:val="24"/>
        </w:rPr>
        <w:t>are associated with</w:t>
      </w:r>
      <w:r w:rsidR="00015D1F" w:rsidRPr="00F8475C">
        <w:rPr>
          <w:sz w:val="24"/>
          <w:szCs w:val="24"/>
        </w:rPr>
        <w:t xml:space="preserve"> </w:t>
      </w:r>
      <w:r w:rsidR="00830DCE" w:rsidRPr="00F8475C">
        <w:rPr>
          <w:sz w:val="24"/>
          <w:szCs w:val="24"/>
        </w:rPr>
        <w:t>a reduction in</w:t>
      </w:r>
      <w:r w:rsidR="00015D1F" w:rsidRPr="00F8475C">
        <w:rPr>
          <w:sz w:val="24"/>
          <w:szCs w:val="24"/>
        </w:rPr>
        <w:t xml:space="preserve"> marine </w:t>
      </w:r>
      <w:r w:rsidR="00830DCE" w:rsidRPr="00F8475C">
        <w:rPr>
          <w:sz w:val="24"/>
          <w:szCs w:val="24"/>
        </w:rPr>
        <w:t>survival of</w:t>
      </w:r>
      <w:r w:rsidR="00015D1F" w:rsidRPr="00F8475C">
        <w:rPr>
          <w:sz w:val="24"/>
          <w:szCs w:val="24"/>
        </w:rPr>
        <w:t xml:space="preserve"> </w:t>
      </w:r>
      <w:r w:rsidR="00FF4257" w:rsidRPr="00526F5D">
        <w:rPr>
          <w:sz w:val="24"/>
          <w:szCs w:val="24"/>
          <w:highlight w:val="yellow"/>
        </w:rPr>
        <w:t>16</w:t>
      </w:r>
      <w:r w:rsidR="00015D1F" w:rsidRPr="00526F5D">
        <w:rPr>
          <w:sz w:val="24"/>
          <w:szCs w:val="24"/>
          <w:highlight w:val="yellow"/>
        </w:rPr>
        <w:t>% (</w:t>
      </w:r>
      <w:r w:rsidR="00FF4257" w:rsidRPr="00526F5D">
        <w:rPr>
          <w:sz w:val="24"/>
          <w:szCs w:val="24"/>
          <w:highlight w:val="yellow"/>
        </w:rPr>
        <w:t>95% CI: 0.03, 0.35</w:t>
      </w:r>
      <w:r w:rsidR="00015D1F" w:rsidRPr="00526F5D">
        <w:rPr>
          <w:sz w:val="24"/>
          <w:szCs w:val="24"/>
          <w:highlight w:val="yellow"/>
        </w:rPr>
        <w:t>)</w:t>
      </w:r>
      <w:r w:rsidR="003E30EB" w:rsidRPr="00F8475C">
        <w:rPr>
          <w:sz w:val="24"/>
          <w:szCs w:val="24"/>
        </w:rPr>
        <w:t xml:space="preserve"> (Figure 4, Table S2)</w:t>
      </w:r>
      <w:r w:rsidR="00015D1F" w:rsidRPr="00F8475C">
        <w:rPr>
          <w:sz w:val="24"/>
          <w:szCs w:val="24"/>
        </w:rPr>
        <w:t xml:space="preserve">. </w:t>
      </w:r>
      <w:r w:rsidR="00F8475C" w:rsidRPr="0049769E">
        <w:rPr>
          <w:sz w:val="24"/>
          <w:szCs w:val="24"/>
        </w:rPr>
        <w:t xml:space="preserve">The magnitude of this effect </w:t>
      </w:r>
      <w:r w:rsidR="00F8475C" w:rsidRPr="0049769E">
        <w:rPr>
          <w:sz w:val="24"/>
          <w:szCs w:val="24"/>
        </w:rPr>
        <w:lastRenderedPageBreak/>
        <w:t>underscores the importance of early marine feeding conditions in determining cohort success</w:t>
      </w:r>
      <w:r w:rsidR="00F8475C" w:rsidRPr="00F8475C">
        <w:rPr>
          <w:sz w:val="24"/>
          <w:szCs w:val="24"/>
        </w:rPr>
        <w:t xml:space="preserve">. </w:t>
      </w:r>
      <w:r w:rsidR="00E72D7C" w:rsidRPr="00F8475C">
        <w:rPr>
          <w:sz w:val="24"/>
          <w:szCs w:val="24"/>
        </w:rPr>
        <w:t>This supports</w:t>
      </w:r>
      <w:r w:rsidR="00E72D7C" w:rsidRPr="00E72D7C">
        <w:rPr>
          <w:sz w:val="24"/>
          <w:szCs w:val="24"/>
        </w:rPr>
        <w:t xml:space="preserve">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7F4B3D">
        <w:rPr>
          <w:sz w:val="24"/>
          <w:szCs w:val="24"/>
        </w:rPr>
        <w:t>W</w:t>
      </w:r>
      <w:r w:rsidR="006B7EB9">
        <w:rPr>
          <w:sz w:val="24"/>
          <w:szCs w:val="24"/>
        </w:rPr>
        <w:t>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foraging experience</w:t>
      </w:r>
      <w:r w:rsidR="007F4B3D">
        <w:rPr>
          <w:sz w:val="24"/>
          <w:szCs w:val="24"/>
        </w:rPr>
        <w:t xml:space="preserve"> due to the length of the timeseries that captured brood years used in this study. However,</w:t>
      </w:r>
      <w:r w:rsidR="009C5AD7" w:rsidRPr="009C5AD7">
        <w:rPr>
          <w:sz w:val="24"/>
          <w:szCs w:val="24"/>
        </w:rPr>
        <w:t xml:space="preserve">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9C5AD7" w:rsidRPr="009C5AD7">
        <w:rPr>
          <w:sz w:val="24"/>
          <w:szCs w:val="24"/>
        </w:rPr>
        <w:t>energy density</w:t>
      </w:r>
      <w:r w:rsidR="007F4B3D">
        <w:rPr>
          <w:sz w:val="24"/>
          <w:szCs w:val="24"/>
        </w:rPr>
        <w:t xml:space="preserve"> </w:t>
      </w:r>
      <w:r w:rsidR="009C5AD7" w:rsidRPr="009C5AD7">
        <w:rPr>
          <w:sz w:val="24"/>
          <w:szCs w:val="24"/>
        </w:rPr>
        <w:t>may better capture the relationship between ecosystem conditions and fish condition.</w:t>
      </w:r>
    </w:p>
    <w:p w14:paraId="1AD72640" w14:textId="4805E0CF" w:rsidR="0020019D" w:rsidRDefault="00C12B65" w:rsidP="003820DD">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0020019D">
        <w:rPr>
          <w:sz w:val="24"/>
          <w:szCs w:val="24"/>
        </w:rPr>
        <w:t>In this work, we included SST as an indicator of direct (metabolic) and indirect (changes to prey base) processes in both the juvenile and marine stages.</w:t>
      </w:r>
      <w:r w:rsidR="0020019D" w:rsidRPr="0020019D">
        <w:rPr>
          <w:sz w:val="24"/>
          <w:szCs w:val="24"/>
        </w:rPr>
        <w:t xml:space="preserve"> </w:t>
      </w:r>
      <w:r w:rsidR="0020019D">
        <w:rPr>
          <w:sz w:val="24"/>
          <w:szCs w:val="24"/>
        </w:rPr>
        <w:t xml:space="preserve">During the juvenile stage, we hypothesized a positive relationship between NBS CDD and juvenile survival, however we did not find evidence to support this hypothesis (Figure 4) </w:t>
      </w:r>
      <w:r w:rsidR="0020019D">
        <w:rPr>
          <w:sz w:val="24"/>
          <w:szCs w:val="24"/>
        </w:rPr>
        <w:fldChar w:fldCharType="begin"/>
      </w:r>
      <w:r w:rsidR="0020019D">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ueter et al. 2005, Iino et al. 2022, Farley et al. 2024)</w:t>
      </w:r>
      <w:r w:rsidR="0020019D">
        <w:rPr>
          <w:sz w:val="24"/>
          <w:szCs w:val="24"/>
        </w:rPr>
        <w:fldChar w:fldCharType="end"/>
      </w:r>
      <w:r w:rsidR="0020019D">
        <w:rPr>
          <w:sz w:val="24"/>
          <w:szCs w:val="24"/>
        </w:rPr>
        <w:t xml:space="preserve">. Observed correlations between SST and Chum salmon marine survival likely represent latent effects of other ecosystem processes that drive the observed SST productivity relationships. SST is often used </w:t>
      </w:r>
      <w:r w:rsidR="003820DD">
        <w:rPr>
          <w:sz w:val="24"/>
          <w:szCs w:val="24"/>
        </w:rPr>
        <w:t xml:space="preserve">as a covariate </w:t>
      </w:r>
      <w:r w:rsidR="0020019D" w:rsidRPr="00CE629D">
        <w:rPr>
          <w:sz w:val="24"/>
          <w:szCs w:val="24"/>
        </w:rPr>
        <w:t xml:space="preserve">because </w:t>
      </w:r>
      <w:r w:rsidR="003820DD" w:rsidRPr="00CE629D">
        <w:rPr>
          <w:sz w:val="24"/>
          <w:szCs w:val="24"/>
        </w:rPr>
        <w:t>of the accessibility of these</w:t>
      </w:r>
      <w:r w:rsidR="0020019D" w:rsidRPr="00CE629D">
        <w:rPr>
          <w:sz w:val="24"/>
          <w:szCs w:val="24"/>
        </w:rPr>
        <w:t xml:space="preserve"> spatiotemporal dataset</w:t>
      </w:r>
      <w:r w:rsidR="003820DD" w:rsidRPr="00CE629D">
        <w:rPr>
          <w:sz w:val="24"/>
          <w:szCs w:val="24"/>
        </w:rPr>
        <w:t>s</w:t>
      </w:r>
      <w:r w:rsidR="0020019D" w:rsidRPr="00CE629D">
        <w:rPr>
          <w:sz w:val="24"/>
          <w:szCs w:val="24"/>
        </w:rPr>
        <w:t xml:space="preserve">. </w:t>
      </w:r>
      <w:r w:rsidR="003820DD" w:rsidRPr="00CE629D">
        <w:rPr>
          <w:sz w:val="24"/>
          <w:szCs w:val="24"/>
        </w:rPr>
        <w:t>We did find</w:t>
      </w:r>
      <w:r w:rsidR="0020019D" w:rsidRPr="00CE629D">
        <w:rPr>
          <w:sz w:val="24"/>
          <w:szCs w:val="24"/>
        </w:rPr>
        <w:t xml:space="preserve"> a negative relationship between Aleutian CDD and marine productivity, where increases in marine temperature relate are correlated with </w:t>
      </w:r>
      <w:r w:rsidR="0020019D" w:rsidRPr="00CE629D">
        <w:rPr>
          <w:sz w:val="24"/>
          <w:szCs w:val="24"/>
          <w:highlight w:val="yellow"/>
        </w:rPr>
        <w:t>a 13%</w:t>
      </w:r>
      <w:r w:rsidR="0020019D" w:rsidRPr="00CE629D">
        <w:rPr>
          <w:sz w:val="24"/>
          <w:szCs w:val="24"/>
        </w:rPr>
        <w:t xml:space="preserve"> decrease in Chum productivity </w:t>
      </w:r>
      <w:r w:rsidR="0020019D" w:rsidRPr="00526F5D">
        <w:rPr>
          <w:sz w:val="24"/>
          <w:szCs w:val="24"/>
          <w:highlight w:val="yellow"/>
        </w:rPr>
        <w:t>(95% CI: -0.31, -0.02)</w:t>
      </w:r>
      <w:r w:rsidR="0020019D" w:rsidRPr="00CE629D">
        <w:rPr>
          <w:sz w:val="24"/>
          <w:szCs w:val="24"/>
        </w:rPr>
        <w:t xml:space="preserve"> (Figure 4). Mechanistically, increases to marine temperatures could impact prey quality and alter the distribution</w:t>
      </w:r>
      <w:r w:rsidR="0020019D" w:rsidRPr="00C01805">
        <w:rPr>
          <w:sz w:val="24"/>
          <w:szCs w:val="24"/>
        </w:rPr>
        <w:t xml:space="preserve"> of the prey base while simultaneously increasing  metabolic demands of immature salmon </w:t>
      </w:r>
      <w:r w:rsidR="0020019D" w:rsidRPr="00C01805">
        <w:rPr>
          <w:sz w:val="24"/>
          <w:szCs w:val="24"/>
        </w:rPr>
        <w:fldChar w:fldCharType="begin"/>
      </w:r>
      <w:r w:rsidR="0020019D">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sidRPr="00C01805">
        <w:rPr>
          <w:sz w:val="24"/>
          <w:szCs w:val="24"/>
        </w:rPr>
        <w:fldChar w:fldCharType="separate"/>
      </w:r>
      <w:r w:rsidR="0020019D" w:rsidRPr="00C01805">
        <w:rPr>
          <w:noProof/>
          <w:sz w:val="24"/>
          <w:szCs w:val="24"/>
        </w:rPr>
        <w:t>(Farley et al. 2024)</w:t>
      </w:r>
      <w:r w:rsidR="0020019D" w:rsidRPr="00C01805">
        <w:rPr>
          <w:sz w:val="24"/>
          <w:szCs w:val="24"/>
        </w:rPr>
        <w:fldChar w:fldCharType="end"/>
      </w:r>
      <w:r w:rsidR="0020019D" w:rsidRPr="00C01805">
        <w:rPr>
          <w:sz w:val="24"/>
          <w:szCs w:val="24"/>
        </w:rPr>
        <w:t>.</w:t>
      </w:r>
      <w:r w:rsidR="0020019D">
        <w:rPr>
          <w:sz w:val="24"/>
          <w:szCs w:val="24"/>
        </w:rPr>
        <w:t xml:space="preserve">Warming temperatures in the Bering Sea, and North Pacific more broadly, are associated with reduced prey availability and reduced prey nutritional content for salmonids </w:t>
      </w:r>
      <w:r w:rsidR="0020019D">
        <w:rPr>
          <w:sz w:val="24"/>
          <w:szCs w:val="24"/>
        </w:rPr>
        <w:fldChar w:fldCharType="begin"/>
      </w:r>
      <w:r w:rsidR="0020019D">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20019D">
        <w:rPr>
          <w:rFonts w:ascii="Cambria Math" w:hAnsi="Cambria Math" w:cs="Cambria Math"/>
          <w:sz w:val="24"/>
          <w:szCs w:val="24"/>
        </w:rPr>
        <w:instrText>∣</w:instrText>
      </w:r>
      <w:r w:rsidR="0020019D">
        <w:rPr>
          <w:sz w:val="24"/>
          <w:szCs w:val="24"/>
        </w:rPr>
        <w:instrText>r</w:instrText>
      </w:r>
      <w:r w:rsidR="0020019D">
        <w:rPr>
          <w:rFonts w:ascii="Cambria Math" w:hAnsi="Cambria Math" w:cs="Cambria Math"/>
          <w:sz w:val="24"/>
          <w:szCs w:val="24"/>
        </w:rPr>
        <w:instrText>∣</w:instrText>
      </w:r>
      <w:r w:rsidR="0020019D">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ackas et al. 2007, Garzke et al. 2023, Farley et al. 2024)</w:t>
      </w:r>
      <w:r w:rsidR="0020019D">
        <w:rPr>
          <w:sz w:val="24"/>
          <w:szCs w:val="24"/>
        </w:rPr>
        <w:fldChar w:fldCharType="end"/>
      </w:r>
      <w:r w:rsidR="0020019D">
        <w:rPr>
          <w:sz w:val="24"/>
          <w:szCs w:val="24"/>
        </w:rPr>
        <w:t>.</w:t>
      </w:r>
    </w:p>
    <w:p w14:paraId="3A325D3A" w14:textId="64036FE8" w:rsidR="00791ED3" w:rsidRPr="00A70FCA" w:rsidRDefault="00F2728D" w:rsidP="00F30517">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has </w:t>
      </w:r>
      <w:r w:rsidR="0083749F" w:rsidRPr="00FB7612">
        <w:rPr>
          <w:sz w:val="24"/>
          <w:szCs w:val="24"/>
        </w:rPr>
        <w:t>previously been shown to negatively correlat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FB7612">
        <w:rPr>
          <w:sz w:val="24"/>
          <w:szCs w:val="24"/>
        </w:rPr>
        <w:t>salmon</w:t>
      </w:r>
      <w:r w:rsidR="0083749F" w:rsidRPr="00FB7612">
        <w:rPr>
          <w:sz w:val="24"/>
          <w:szCs w:val="24"/>
        </w:rPr>
        <w:t xml:space="preserve"> </w:t>
      </w:r>
      <w:r w:rsidR="00FB7612" w:rsidRPr="00FB7612">
        <w:rPr>
          <w:sz w:val="24"/>
          <w:szCs w:val="24"/>
        </w:rPr>
        <w:t>r</w:t>
      </w:r>
      <w:r w:rsidR="0083749F" w:rsidRPr="00FB7612">
        <w:rPr>
          <w:sz w:val="24"/>
          <w:szCs w:val="24"/>
        </w:rPr>
        <w:t>eleases</w:t>
      </w:r>
      <w:r w:rsidR="0001098A" w:rsidRPr="00FB7612">
        <w:rPr>
          <w:sz w:val="24"/>
          <w:szCs w:val="24"/>
        </w:rPr>
        <w:t xml:space="preserve"> </w:t>
      </w:r>
      <w:r w:rsidR="0001098A" w:rsidRPr="00FB7612">
        <w:rPr>
          <w:sz w:val="24"/>
          <w:szCs w:val="24"/>
        </w:rPr>
        <w:fldChar w:fldCharType="begin"/>
      </w:r>
      <w:r w:rsidR="0001098A" w:rsidRPr="00FB7612">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FB7612">
        <w:rPr>
          <w:sz w:val="24"/>
          <w:szCs w:val="24"/>
        </w:rPr>
        <w:fldChar w:fldCharType="separate"/>
      </w:r>
      <w:r w:rsidR="0001098A" w:rsidRPr="00FB7612">
        <w:rPr>
          <w:noProof/>
          <w:sz w:val="24"/>
          <w:szCs w:val="24"/>
        </w:rPr>
        <w:t>(Frost et al. 2021)</w:t>
      </w:r>
      <w:r w:rsidR="0001098A" w:rsidRPr="00FB7612">
        <w:rPr>
          <w:sz w:val="24"/>
          <w:szCs w:val="24"/>
        </w:rPr>
        <w:fldChar w:fldCharType="end"/>
      </w:r>
      <w:r w:rsidR="0001098A" w:rsidRPr="00FB7612">
        <w:rPr>
          <w:sz w:val="24"/>
          <w:szCs w:val="24"/>
        </w:rPr>
        <w:t xml:space="preserve">. </w:t>
      </w:r>
      <w:r w:rsidR="006D07F9" w:rsidRPr="00FB7612">
        <w:rPr>
          <w:sz w:val="24"/>
          <w:szCs w:val="24"/>
        </w:rPr>
        <w:t>We found weak support for the hypothesis that increas</w:t>
      </w:r>
      <w:r w:rsidR="0083749F" w:rsidRPr="00FB7612">
        <w:rPr>
          <w:sz w:val="24"/>
          <w:szCs w:val="24"/>
        </w:rPr>
        <w:t>es</w:t>
      </w:r>
      <w:r w:rsidR="006D07F9" w:rsidRPr="00FB7612">
        <w:rPr>
          <w:sz w:val="24"/>
          <w:szCs w:val="24"/>
        </w:rPr>
        <w:t xml:space="preserve"> in</w:t>
      </w:r>
      <w:r w:rsidR="0083749F" w:rsidRPr="00FB7612">
        <w:rPr>
          <w:sz w:val="24"/>
          <w:szCs w:val="24"/>
        </w:rPr>
        <w:t xml:space="preserve"> aggregate North Pacific scale</w:t>
      </w:r>
      <w:r w:rsidR="006D07F9" w:rsidRPr="00D72510">
        <w:rPr>
          <w:sz w:val="24"/>
          <w:szCs w:val="24"/>
        </w:rPr>
        <w:t xml:space="preserve"> </w:t>
      </w:r>
      <w:r w:rsidR="005A3A53">
        <w:rPr>
          <w:sz w:val="24"/>
          <w:szCs w:val="24"/>
        </w:rPr>
        <w:t>Chum</w:t>
      </w:r>
      <w:r w:rsidR="0083749F">
        <w:rPr>
          <w:sz w:val="24"/>
          <w:szCs w:val="24"/>
        </w:rPr>
        <w:t xml:space="preserve"> salmon </w:t>
      </w:r>
      <w:r w:rsidR="006D07F9" w:rsidRPr="00D72510">
        <w:rPr>
          <w:sz w:val="24"/>
          <w:szCs w:val="24"/>
        </w:rPr>
        <w:t>hatchery release</w:t>
      </w:r>
      <w:r w:rsidR="0083749F">
        <w:rPr>
          <w:sz w:val="24"/>
          <w:szCs w:val="24"/>
        </w:rPr>
        <w:t xml:space="preserve">s are associated with </w:t>
      </w:r>
      <w:r w:rsidR="006D07F9" w:rsidRPr="00D72510">
        <w:rPr>
          <w:sz w:val="24"/>
          <w:szCs w:val="24"/>
        </w:rPr>
        <w:t xml:space="preserve">a </w:t>
      </w:r>
      <w:r w:rsidR="00D72510" w:rsidRPr="00B87A54">
        <w:rPr>
          <w:sz w:val="24"/>
          <w:szCs w:val="24"/>
          <w:highlight w:val="yellow"/>
        </w:rPr>
        <w:t>12</w:t>
      </w:r>
      <w:r w:rsidR="006D07F9" w:rsidRPr="00B87A54">
        <w:rPr>
          <w:sz w:val="24"/>
          <w:szCs w:val="24"/>
          <w:highlight w:val="yellow"/>
        </w:rPr>
        <w:t>% (</w:t>
      </w:r>
      <w:r w:rsidR="00D72510" w:rsidRPr="00B87A54">
        <w:rPr>
          <w:sz w:val="24"/>
          <w:szCs w:val="24"/>
          <w:highlight w:val="yellow"/>
        </w:rPr>
        <w:t>-95% CI: 0.30, 0.01</w:t>
      </w:r>
      <w:r w:rsidR="006D07F9" w:rsidRPr="00D72510">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r w:rsidR="001D6C5A">
        <w:rPr>
          <w:sz w:val="24"/>
          <w:szCs w:val="24"/>
        </w:rPr>
        <w:t>Negative impacts of increased competition at sea</w:t>
      </w:r>
      <w:r w:rsidR="004F4BAB">
        <w:rPr>
          <w:sz w:val="24"/>
          <w:szCs w:val="24"/>
        </w:rPr>
        <w:t xml:space="preserve"> for Alaskan salmon</w:t>
      </w:r>
      <w:r w:rsidR="001D6C5A">
        <w:rPr>
          <w:sz w:val="24"/>
          <w:szCs w:val="24"/>
        </w:rPr>
        <w:t xml:space="preserve"> have been highlighted recently in the literature, </w:t>
      </w:r>
      <w:r w:rsidR="001D6C5A" w:rsidRPr="00B87A54">
        <w:rPr>
          <w:sz w:val="24"/>
          <w:szCs w:val="24"/>
        </w:rPr>
        <w:t xml:space="preserve">and linked to decreased salmon body sizes </w:t>
      </w:r>
      <w:r w:rsidR="00127A5F" w:rsidRPr="00B87A54">
        <w:rPr>
          <w:sz w:val="24"/>
          <w:szCs w:val="24"/>
        </w:rPr>
        <w:fldChar w:fldCharType="begin"/>
      </w:r>
      <w:r w:rsidR="00127A5F" w:rsidRPr="00B87A54">
        <w:rPr>
          <w:sz w:val="24"/>
          <w:szCs w:val="24"/>
        </w:rPr>
        <w:instrText xml:space="preserve"> ADDIN ZOTERO_ITEM CSL_CITATION {"citationID":"zHVlvCUH","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27A5F" w:rsidRPr="00B87A54">
        <w:rPr>
          <w:sz w:val="24"/>
          <w:szCs w:val="24"/>
        </w:rPr>
        <w:fldChar w:fldCharType="separate"/>
      </w:r>
      <w:r w:rsidR="00127A5F" w:rsidRPr="00B87A54">
        <w:rPr>
          <w:noProof/>
          <w:sz w:val="24"/>
          <w:szCs w:val="24"/>
        </w:rPr>
        <w:t>(Oke et al. 2020)</w:t>
      </w:r>
      <w:r w:rsidR="00127A5F" w:rsidRPr="00B87A54">
        <w:rPr>
          <w:sz w:val="24"/>
          <w:szCs w:val="24"/>
        </w:rPr>
        <w:fldChar w:fldCharType="end"/>
      </w:r>
      <w:r w:rsidR="00127A5F" w:rsidRPr="00B87A54">
        <w:rPr>
          <w:sz w:val="24"/>
          <w:szCs w:val="24"/>
        </w:rPr>
        <w:t xml:space="preserve"> </w:t>
      </w:r>
      <w:r w:rsidR="001D6C5A" w:rsidRPr="00B87A54">
        <w:rPr>
          <w:sz w:val="24"/>
          <w:szCs w:val="24"/>
        </w:rPr>
        <w:t xml:space="preserve">and decreases in </w:t>
      </w:r>
      <w:r w:rsidR="004F4BAB" w:rsidRPr="00B87A54">
        <w:rPr>
          <w:sz w:val="24"/>
          <w:szCs w:val="24"/>
        </w:rPr>
        <w:t xml:space="preserve">population </w:t>
      </w:r>
      <w:r w:rsidR="001D6C5A" w:rsidRPr="00B87A54">
        <w:rPr>
          <w:sz w:val="24"/>
          <w:szCs w:val="24"/>
        </w:rPr>
        <w:t>productivity</w:t>
      </w:r>
      <w:r w:rsidR="00594DC0" w:rsidRPr="00B87A54">
        <w:rPr>
          <w:sz w:val="24"/>
          <w:szCs w:val="24"/>
        </w:rPr>
        <w:t xml:space="preserve"> </w:t>
      </w:r>
      <w:r w:rsidR="00594DC0" w:rsidRPr="00B87A54">
        <w:rPr>
          <w:sz w:val="24"/>
          <w:szCs w:val="24"/>
        </w:rPr>
        <w:fldChar w:fldCharType="begin"/>
      </w:r>
      <w:r w:rsidR="00127A5F" w:rsidRPr="00B87A54">
        <w:rPr>
          <w:sz w:val="24"/>
          <w:szCs w:val="24"/>
        </w:rPr>
        <w:instrText xml:space="preserve"> ADDIN ZOTERO_ITEM CSL_CITATION {"citationID":"22wfyVaM","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sidRPr="00B87A54">
        <w:rPr>
          <w:sz w:val="24"/>
          <w:szCs w:val="24"/>
        </w:rPr>
        <w:fldChar w:fldCharType="separate"/>
      </w:r>
      <w:r w:rsidR="00127A5F" w:rsidRPr="00B87A54">
        <w:rPr>
          <w:noProof/>
          <w:sz w:val="24"/>
          <w:szCs w:val="24"/>
        </w:rPr>
        <w:t>(Feddern et al. 2024)</w:t>
      </w:r>
      <w:r w:rsidR="00594DC0" w:rsidRPr="00B87A54">
        <w:rPr>
          <w:sz w:val="24"/>
          <w:szCs w:val="24"/>
        </w:rPr>
        <w:fldChar w:fldCharType="end"/>
      </w:r>
      <w:r w:rsidR="001D6C5A" w:rsidRPr="00B87A54">
        <w:rPr>
          <w:sz w:val="24"/>
          <w:szCs w:val="24"/>
        </w:rPr>
        <w:t>.</w:t>
      </w:r>
      <w:r w:rsidR="00E55642" w:rsidRPr="00B87A54">
        <w:rPr>
          <w:sz w:val="24"/>
          <w:szCs w:val="24"/>
        </w:rPr>
        <w:t xml:space="preserve"> </w:t>
      </w:r>
      <w:r w:rsidR="00B87A54">
        <w:rPr>
          <w:sz w:val="24"/>
          <w:szCs w:val="24"/>
        </w:rPr>
        <w:t>A negative relationship between hatchery Chum and Yukon River chum</w:t>
      </w:r>
      <w:r w:rsidR="00E55642" w:rsidRPr="00B87A54">
        <w:rPr>
          <w:sz w:val="24"/>
          <w:szCs w:val="24"/>
        </w:rPr>
        <w:t xml:space="preserve"> could result from</w:t>
      </w:r>
      <w:r w:rsidR="00B87A54" w:rsidRPr="00B87A54">
        <w:rPr>
          <w:sz w:val="24"/>
          <w:szCs w:val="24"/>
        </w:rPr>
        <w:t xml:space="preserve"> </w:t>
      </w:r>
      <w:r w:rsidR="00B87A54" w:rsidRPr="00B87A54">
        <w:rPr>
          <w:rFonts w:eastAsiaTheme="minorHAnsi"/>
          <w:color w:val="000000"/>
          <w:sz w:val="24"/>
          <w:szCs w:val="24"/>
        </w:rPr>
        <w:t>intraspecific competition, interspecific competition for the same prey, or trophic cascades</w:t>
      </w:r>
      <w:r w:rsidR="00B87A54">
        <w:rPr>
          <w:rFonts w:eastAsiaTheme="minorHAnsi"/>
          <w:color w:val="000000"/>
          <w:sz w:val="24"/>
          <w:szCs w:val="24"/>
        </w:rPr>
        <w:t xml:space="preserve"> </w:t>
      </w:r>
      <w:r w:rsidR="00526F5D">
        <w:rPr>
          <w:rFonts w:eastAsiaTheme="minorHAnsi"/>
          <w:color w:val="000000"/>
          <w:sz w:val="24"/>
          <w:szCs w:val="24"/>
        </w:rPr>
        <w:fldChar w:fldCharType="begin"/>
      </w:r>
      <w:r w:rsidR="00526F5D">
        <w:rPr>
          <w:rFonts w:eastAsiaTheme="minorHAnsi"/>
          <w:color w:val="000000"/>
          <w:sz w:val="24"/>
          <w:szCs w:val="24"/>
        </w:rPr>
        <w:instrText xml:space="preserve"> ADDIN ZOTERO_ITEM CSL_CITATION {"citationID":"M5YRF1QC","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526F5D">
        <w:rPr>
          <w:rFonts w:eastAsiaTheme="minorHAnsi"/>
          <w:color w:val="000000"/>
          <w:sz w:val="24"/>
          <w:szCs w:val="24"/>
        </w:rPr>
        <w:fldChar w:fldCharType="separate"/>
      </w:r>
      <w:r w:rsidR="00526F5D">
        <w:rPr>
          <w:rFonts w:eastAsiaTheme="minorHAnsi"/>
          <w:noProof/>
          <w:color w:val="000000"/>
          <w:sz w:val="24"/>
          <w:szCs w:val="24"/>
        </w:rPr>
        <w:t>(Connors et al. 2025)</w:t>
      </w:r>
      <w:r w:rsidR="00526F5D">
        <w:rPr>
          <w:rFonts w:eastAsiaTheme="minorHAnsi"/>
          <w:color w:val="000000"/>
          <w:sz w:val="24"/>
          <w:szCs w:val="24"/>
        </w:rPr>
        <w:fldChar w:fldCharType="end"/>
      </w:r>
      <w:r w:rsidR="00B87A54" w:rsidRPr="00B87A54">
        <w:rPr>
          <w:rFonts w:eastAsiaTheme="minorHAnsi"/>
          <w:color w:val="000000"/>
          <w:sz w:val="24"/>
          <w:szCs w:val="24"/>
        </w:rPr>
        <w:t>.</w:t>
      </w:r>
      <w:r w:rsidR="00E55642" w:rsidRPr="00B87A54">
        <w:rPr>
          <w:sz w:val="24"/>
          <w:szCs w:val="24"/>
        </w:rPr>
        <w:t xml:space="preserve"> </w:t>
      </w:r>
      <w:r w:rsidR="00424878" w:rsidRPr="00B87A54">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sidRPr="00B87A54">
        <w:rPr>
          <w:sz w:val="24"/>
          <w:szCs w:val="24"/>
        </w:rPr>
        <w:fldChar w:fldCharType="begin"/>
      </w:r>
      <w:r w:rsidR="00424878" w:rsidRPr="00B87A54">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sidRPr="00B87A54">
        <w:rPr>
          <w:sz w:val="24"/>
          <w:szCs w:val="24"/>
        </w:rPr>
        <w:fldChar w:fldCharType="separate"/>
      </w:r>
      <w:r w:rsidR="00424878" w:rsidRPr="00B87A54">
        <w:rPr>
          <w:noProof/>
          <w:sz w:val="24"/>
          <w:szCs w:val="24"/>
        </w:rPr>
        <w:t>(Connors et al. 2025)</w:t>
      </w:r>
      <w:r w:rsidR="00424878" w:rsidRPr="00B87A54">
        <w:rPr>
          <w:sz w:val="24"/>
          <w:szCs w:val="24"/>
        </w:rPr>
        <w:fldChar w:fldCharType="end"/>
      </w:r>
      <w:r w:rsidR="00424878" w:rsidRPr="00B87A54">
        <w:rPr>
          <w:sz w:val="24"/>
          <w:szCs w:val="24"/>
        </w:rPr>
        <w:t xml:space="preserve">. </w:t>
      </w:r>
      <w:r w:rsidR="00791ED3" w:rsidRPr="00B87A54">
        <w:rPr>
          <w:sz w:val="24"/>
          <w:szCs w:val="24"/>
        </w:rPr>
        <w:t xml:space="preserve">Such coordination would require cooperation across jurisdictional boundaries but could represent a critical </w:t>
      </w:r>
      <w:r w:rsidR="00791ED3" w:rsidRPr="00A70FCA">
        <w:rPr>
          <w:sz w:val="24"/>
          <w:szCs w:val="24"/>
        </w:rPr>
        <w:t xml:space="preserve">step toward </w:t>
      </w:r>
      <w:r w:rsidR="00127A5F" w:rsidRPr="00A70FCA">
        <w:rPr>
          <w:sz w:val="24"/>
          <w:szCs w:val="24"/>
        </w:rPr>
        <w:t>coordinated adaptive</w:t>
      </w:r>
      <w:r w:rsidR="00791ED3" w:rsidRPr="00A70FCA">
        <w:rPr>
          <w:sz w:val="24"/>
          <w:szCs w:val="24"/>
        </w:rPr>
        <w:t xml:space="preserve"> management in an era of climate change and increasing resource competition.</w:t>
      </w:r>
    </w:p>
    <w:p w14:paraId="04E2767A" w14:textId="0C22D6F4" w:rsidR="00040C13" w:rsidRPr="00343D1F" w:rsidRDefault="00A70FCA" w:rsidP="00F30517">
      <w:pPr>
        <w:pStyle w:val="CommentText"/>
        <w:ind w:firstLine="720"/>
        <w:rPr>
          <w:sz w:val="24"/>
          <w:szCs w:val="24"/>
        </w:rPr>
      </w:pPr>
      <w:r>
        <w:rPr>
          <w:sz w:val="24"/>
          <w:szCs w:val="24"/>
        </w:rPr>
        <w:t>While we did find strong relationships with covariates</w:t>
      </w:r>
      <w:r w:rsidRPr="00A70FCA">
        <w:rPr>
          <w:sz w:val="24"/>
          <w:szCs w:val="24"/>
        </w:rPr>
        <w:t xml:space="preserve">, </w:t>
      </w:r>
      <w:r>
        <w:rPr>
          <w:sz w:val="24"/>
          <w:szCs w:val="24"/>
        </w:rPr>
        <w:t xml:space="preserve">there are </w:t>
      </w:r>
      <w:r w:rsidRPr="00A70FCA">
        <w:rPr>
          <w:sz w:val="24"/>
          <w:szCs w:val="24"/>
        </w:rPr>
        <w:t>limitations</w:t>
      </w:r>
      <w:r>
        <w:rPr>
          <w:sz w:val="24"/>
          <w:szCs w:val="24"/>
        </w:rPr>
        <w:t xml:space="preserve"> in our analytical approach that</w:t>
      </w:r>
      <w:r w:rsidRPr="00A70FCA">
        <w:rPr>
          <w:sz w:val="24"/>
          <w:szCs w:val="24"/>
        </w:rPr>
        <w:t xml:space="preserve"> constrain </w:t>
      </w:r>
      <w:r>
        <w:rPr>
          <w:sz w:val="24"/>
          <w:szCs w:val="24"/>
        </w:rPr>
        <w:t xml:space="preserve">our inference </w:t>
      </w:r>
      <w:r w:rsidRPr="00A70FCA">
        <w:rPr>
          <w:sz w:val="24"/>
          <w:szCs w:val="24"/>
        </w:rPr>
        <w:t xml:space="preserve">Yukon River fall Chum salmon population </w:t>
      </w:r>
      <w:r w:rsidRPr="00A70FCA">
        <w:rPr>
          <w:sz w:val="24"/>
          <w:szCs w:val="24"/>
        </w:rPr>
        <w:lastRenderedPageBreak/>
        <w:t>dynamics</w:t>
      </w:r>
      <w:r>
        <w:rPr>
          <w:sz w:val="24"/>
          <w:szCs w:val="24"/>
        </w:rPr>
        <w:t xml:space="preserve">. </w:t>
      </w:r>
      <w:r w:rsidR="00E871FA" w:rsidRPr="00A70FCA">
        <w:rPr>
          <w:sz w:val="24"/>
          <w:szCs w:val="24"/>
        </w:rPr>
        <w:t xml:space="preserve">The broad spatial distribution of Yukon River fall </w:t>
      </w:r>
      <w:r w:rsidR="005A3A53" w:rsidRPr="00A70FCA">
        <w:rPr>
          <w:sz w:val="24"/>
          <w:szCs w:val="24"/>
        </w:rPr>
        <w:t>Chum</w:t>
      </w:r>
      <w:r w:rsidR="00E871FA" w:rsidRPr="00A70FCA">
        <w:rPr>
          <w:sz w:val="24"/>
          <w:szCs w:val="24"/>
        </w:rPr>
        <w:t xml:space="preserve"> salmon across Interior Alaska and Canada presents challenges for detecting relationships</w:t>
      </w:r>
      <w:r w:rsidR="005D2EC2" w:rsidRPr="00A70FCA">
        <w:rPr>
          <w:sz w:val="24"/>
          <w:szCs w:val="24"/>
        </w:rPr>
        <w:t xml:space="preserve"> with biotic or abiotic environmental processes</w:t>
      </w:r>
      <w:r w:rsidR="00E871FA" w:rsidRPr="00A70FCA">
        <w:rPr>
          <w:sz w:val="24"/>
          <w:szCs w:val="24"/>
        </w:rPr>
        <w:t xml:space="preserve">. Most covariates in our analysis serve as regional indicators that may </w:t>
      </w:r>
      <w:r w:rsidR="005D2EC2" w:rsidRPr="00A70FCA">
        <w:rPr>
          <w:sz w:val="24"/>
          <w:szCs w:val="24"/>
        </w:rPr>
        <w:t xml:space="preserve">obscure </w:t>
      </w:r>
      <w:r w:rsidR="00E871FA" w:rsidRPr="00A70FCA">
        <w:rPr>
          <w:sz w:val="24"/>
          <w:szCs w:val="24"/>
        </w:rPr>
        <w:t xml:space="preserve">local effects. </w:t>
      </w:r>
      <w:r w:rsidR="00791ED3" w:rsidRPr="00A70FCA">
        <w:rPr>
          <w:sz w:val="24"/>
          <w:szCs w:val="24"/>
        </w:rPr>
        <w:t xml:space="preserve">This scale mismatch represents a persistent challenge in large river salmon ecology, where management units often encompass multiple </w:t>
      </w:r>
      <w:r w:rsidRPr="00A70FCA">
        <w:rPr>
          <w:sz w:val="24"/>
          <w:szCs w:val="24"/>
        </w:rPr>
        <w:t>spawning</w:t>
      </w:r>
      <w:r w:rsidR="00791ED3" w:rsidRPr="00A70FCA">
        <w:rPr>
          <w:sz w:val="24"/>
          <w:szCs w:val="24"/>
        </w:rPr>
        <w:t xml:space="preserve"> populations experiencing heterogeneous environmental conditions </w:t>
      </w:r>
      <w:r w:rsidRPr="00A70FCA">
        <w:rPr>
          <w:sz w:val="24"/>
          <w:szCs w:val="24"/>
        </w:rPr>
        <w:fldChar w:fldCharType="begin"/>
      </w:r>
      <w:r w:rsidRPr="00A70FCA">
        <w:rPr>
          <w:sz w:val="24"/>
          <w:szCs w:val="24"/>
        </w:rPr>
        <w:instrText xml:space="preserve"> ADDIN ZOTERO_ITEM CSL_CITATION {"citationID":"HFRUEif1","properties":{"formattedCitation":"(Hutchinson 2008)","plainCitation":"(Hutchinson 2008)","noteIndex":0},"citationItems":[{"id":5471,"uris":["http://zotero.org/users/8784224/items/KBHK9KBD"],"itemData":{"id":5471,"type":"article-journal","abstract":"The plight of the marine fisheries is attracting increasing attention as unsustainably high exploitation levels, exacerbated by more extreme climatic conditions, are driving stocks to the point of collapse. The North Atlantic cod (Gadus morhua), a species which until recently formed a major component of the demersal fisheries, has undergone significant declines across its range. The North Sea stock is typical of many, with a spawning stock biomass that has remained below the safe biological limit since 2000 and recruitment levels near the lowest on record. Cod within the North Sea are currently managed as a single stock, and yet mounting empirical evidence supports the existence of a metapopulation of regionally variable, genetically distinct, sub-stocks. Applying the same management strategies to multiple stocks that differ in their resilience to exploitation inevitably results in the overfishing and likely collapse of the weaker components. Indeed, recent studies have identified two North Sea spawning stocks that have undergone disproportionally large collapses with very substantial reductions in egg production. Similarly affected cod stocks in the northwest Atlantic have shown little evidence of recovery, despite fishery closures. The possible implications of ignoring sub-structuring within management units for biocomplexity, local adaptation and ecosystem stability are considered.","container-title":"Biology Letters","DOI":"10.1098/rsbl.2008.0443","ISSN":"1744-9561","issue":"6","journalAbbreviation":"Biol Lett","note":"PMID: 18782730\nPMCID: PMC2614176","page":"693-695","source":"PubMed Central","title":"The dangers of ignoring stock complexity in fishery management: the case of the North Sea cod","title-short":"The dangers of ignoring stock complexity in fishery management","volume":"4","author":[{"family":"Hutchinson","given":"William F"}],"issued":{"date-parts":[["2008",12,23]]}}}],"schema":"https://github.com/citation-style-language/schema/raw/master/csl-citation.json"} </w:instrText>
      </w:r>
      <w:r w:rsidRPr="00A70FCA">
        <w:rPr>
          <w:sz w:val="24"/>
          <w:szCs w:val="24"/>
        </w:rPr>
        <w:fldChar w:fldCharType="separate"/>
      </w:r>
      <w:r w:rsidRPr="00A70FCA">
        <w:rPr>
          <w:noProof/>
          <w:sz w:val="24"/>
          <w:szCs w:val="24"/>
        </w:rPr>
        <w:t>(Hutchinson 2008)</w:t>
      </w:r>
      <w:r w:rsidRPr="00A70FCA">
        <w:rPr>
          <w:sz w:val="24"/>
          <w:szCs w:val="24"/>
        </w:rPr>
        <w:fldChar w:fldCharType="end"/>
      </w:r>
      <w:r w:rsidRPr="00A70FCA">
        <w:rPr>
          <w:sz w:val="24"/>
          <w:szCs w:val="24"/>
        </w:rPr>
        <w:t>.</w:t>
      </w:r>
      <w:r w:rsidR="00791ED3" w:rsidRPr="00A70FCA">
        <w:rPr>
          <w:sz w:val="24"/>
          <w:szCs w:val="24"/>
        </w:rPr>
        <w:t xml:space="preserve"> </w:t>
      </w:r>
      <w:r w:rsidR="00E871FA" w:rsidRPr="00A70FCA">
        <w:rPr>
          <w:sz w:val="24"/>
          <w:szCs w:val="24"/>
        </w:rPr>
        <w:t>The strongest</w:t>
      </w:r>
      <w:r w:rsidR="00E871FA" w:rsidRPr="00E871FA">
        <w:rPr>
          <w:sz w:val="24"/>
          <w:szCs w:val="24"/>
        </w:rPr>
        <w:t xml:space="preserve">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00E871FA" w:rsidRPr="00E871FA">
        <w:rPr>
          <w:color w:val="000000" w:themeColor="text1"/>
          <w:sz w:val="24"/>
          <w:szCs w:val="24"/>
        </w:rPr>
        <w:t>and highlights the d</w:t>
      </w:r>
      <w:r w:rsidR="00E871FA" w:rsidRPr="00E871FA">
        <w:rPr>
          <w:rFonts w:eastAsiaTheme="minorHAnsi"/>
          <w:color w:val="000000" w:themeColor="text1"/>
          <w:sz w:val="24"/>
          <w:szCs w:val="24"/>
        </w:rPr>
        <w:t>ifficulty in lifecycle modeling with a broad population that traverses remote areas</w:t>
      </w:r>
      <w:r w:rsidR="00E871FA"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00E871FA"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3C19BD76"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w:t>
      </w:r>
      <w:r w:rsidR="00A178BE" w:rsidRPr="00343D1F">
        <w:rPr>
          <w:sz w:val="24"/>
          <w:szCs w:val="24"/>
        </w:rPr>
        <w:t xml:space="preserve">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2F4DC4B2" w:rsidR="004E36E9" w:rsidRPr="004E36E9" w:rsidRDefault="00027BFA" w:rsidP="00194CF6">
      <w:pPr>
        <w:pStyle w:val="CommentText"/>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526F5D">
        <w:rPr>
          <w:color w:val="222222"/>
          <w:sz w:val="24"/>
          <w:szCs w:val="24"/>
          <w:shd w:val="clear" w:color="auto" w:fill="FFFFFF"/>
        </w:rPr>
        <w:t xml:space="preserve"> </w:t>
      </w:r>
      <w:r w:rsidR="00754A3F">
        <w:rPr>
          <w:color w:val="222222"/>
          <w:sz w:val="24"/>
          <w:szCs w:val="24"/>
          <w:shd w:val="clear" w:color="auto" w:fill="FFFFFF"/>
        </w:rPr>
        <w:t xml:space="preserve">and Wes </w:t>
      </w:r>
      <w:proofErr w:type="spellStart"/>
      <w:r w:rsidR="00754A3F">
        <w:rPr>
          <w:color w:val="222222"/>
          <w:sz w:val="24"/>
          <w:szCs w:val="24"/>
          <w:shd w:val="clear" w:color="auto" w:fill="FFFFFF"/>
        </w:rPr>
        <w:t>Strausberger</w:t>
      </w:r>
      <w:proofErr w:type="spellEnd"/>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526F5D">
        <w:rPr>
          <w:color w:val="222222"/>
          <w:sz w:val="24"/>
          <w:szCs w:val="24"/>
          <w:shd w:val="clear" w:color="auto" w:fill="FFFFFF"/>
        </w:rPr>
        <w:t>Finally, w</w:t>
      </w:r>
      <w:r w:rsidR="004E36E9">
        <w:rPr>
          <w:color w:val="222222"/>
          <w:sz w:val="24"/>
          <w:szCs w:val="24"/>
          <w:shd w:val="clear" w:color="auto" w:fill="FFFFFF"/>
        </w:rPr>
        <w:t>e</w:t>
      </w:r>
      <w:r w:rsidR="00526F5D">
        <w:rPr>
          <w:color w:val="222222"/>
          <w:sz w:val="24"/>
          <w:szCs w:val="24"/>
          <w:shd w:val="clear" w:color="auto" w:fill="FFFFFF"/>
        </w:rPr>
        <w:t xml:space="preserve"> would like to</w:t>
      </w:r>
      <w:r w:rsidR="004E36E9">
        <w:rPr>
          <w:color w:val="222222"/>
          <w:sz w:val="24"/>
          <w:szCs w:val="24"/>
          <w:shd w:val="clear" w:color="auto" w:fill="FFFFFF"/>
        </w:rPr>
        <w:t xml:space="preserve"> thank Franz </w:t>
      </w:r>
      <w:proofErr w:type="spellStart"/>
      <w:r w:rsidR="004E36E9">
        <w:rPr>
          <w:color w:val="222222"/>
          <w:sz w:val="24"/>
          <w:szCs w:val="24"/>
          <w:shd w:val="clear" w:color="auto" w:fill="FFFFFF"/>
        </w:rPr>
        <w:t>Mueter</w:t>
      </w:r>
      <w:proofErr w:type="spellEnd"/>
      <w:r w:rsidR="00526F5D">
        <w:rPr>
          <w:color w:val="222222"/>
          <w:sz w:val="24"/>
          <w:szCs w:val="24"/>
          <w:shd w:val="clear" w:color="auto" w:fill="FFFFFF"/>
        </w:rPr>
        <w:t xml:space="preserve">, </w:t>
      </w:r>
      <w:r w:rsidR="004E36E9">
        <w:rPr>
          <w:color w:val="222222"/>
          <w:sz w:val="24"/>
          <w:szCs w:val="24"/>
          <w:shd w:val="clear" w:color="auto" w:fill="FFFFFF"/>
        </w:rPr>
        <w:t>Dave Kimmel</w:t>
      </w:r>
      <w:r w:rsidR="00526F5D">
        <w:rPr>
          <w:color w:val="222222"/>
          <w:sz w:val="24"/>
          <w:szCs w:val="24"/>
          <w:shd w:val="clear" w:color="auto" w:fill="FFFFFF"/>
        </w:rPr>
        <w:t xml:space="preserve">, </w:t>
      </w:r>
      <w:proofErr w:type="spellStart"/>
      <w:r w:rsidR="00526F5D">
        <w:rPr>
          <w:color w:val="222222"/>
          <w:sz w:val="24"/>
          <w:szCs w:val="24"/>
          <w:shd w:val="clear" w:color="auto" w:fill="FFFFFF"/>
        </w:rPr>
        <w:t>Matt Chen</w:t>
      </w:r>
      <w:proofErr w:type="spellEnd"/>
      <w:r w:rsidR="00526F5D">
        <w:rPr>
          <w:color w:val="222222"/>
          <w:sz w:val="24"/>
          <w:szCs w:val="24"/>
          <w:shd w:val="clear" w:color="auto" w:fill="FFFFFF"/>
        </w:rPr>
        <w:t>g</w:t>
      </w:r>
      <w:r w:rsidR="004E36E9">
        <w:rPr>
          <w:color w:val="222222"/>
          <w:sz w:val="24"/>
          <w:szCs w:val="24"/>
          <w:shd w:val="clear" w:color="auto" w:fill="FFFFFF"/>
        </w:rPr>
        <w:t xml:space="preserve">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lastRenderedPageBreak/>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5151DF31" w14:textId="77777777" w:rsidR="00526F5D" w:rsidRPr="00526F5D" w:rsidRDefault="00AC2C20" w:rsidP="00526F5D">
      <w:pPr>
        <w:pStyle w:val="Bibliography"/>
      </w:pPr>
      <w:r w:rsidRPr="00343D1F">
        <w:fldChar w:fldCharType="begin"/>
      </w:r>
      <w:r w:rsidR="00E02DE2">
        <w:instrText xml:space="preserve"> ADDIN ZOTERO_BIBL {"uncited":[],"omitted":[],"custom":[]} CSL_BIBLIOGRAPHY </w:instrText>
      </w:r>
      <w:r w:rsidRPr="00343D1F">
        <w:fldChar w:fldCharType="separate"/>
      </w:r>
      <w:r w:rsidR="00526F5D" w:rsidRPr="00526F5D">
        <w:t>Alaska Department of Fish and Game (2024) ASL - Age Sex Length Database.</w:t>
      </w:r>
    </w:p>
    <w:p w14:paraId="4CEC2A26" w14:textId="77777777" w:rsidR="00526F5D" w:rsidRPr="00526F5D" w:rsidRDefault="00526F5D" w:rsidP="00526F5D">
      <w:pPr>
        <w:pStyle w:val="Bibliography"/>
      </w:pPr>
      <w:r w:rsidRPr="00526F5D">
        <w:t>Alliance for a Just Society, Council of Athabascan Tribal Governments (2013) Survival Denied.</w:t>
      </w:r>
    </w:p>
    <w:p w14:paraId="1B19DB5C" w14:textId="77777777" w:rsidR="00526F5D" w:rsidRPr="00526F5D" w:rsidRDefault="00526F5D" w:rsidP="00526F5D">
      <w:pPr>
        <w:pStyle w:val="Bibliography"/>
      </w:pPr>
      <w:r w:rsidRPr="00526F5D">
        <w:t xml:space="preserve">Beacham TD, Murray CB, </w:t>
      </w:r>
      <w:proofErr w:type="spellStart"/>
      <w:r w:rsidRPr="00526F5D">
        <w:t>Withler</w:t>
      </w:r>
      <w:proofErr w:type="spellEnd"/>
      <w:r w:rsidRPr="00526F5D">
        <w:t xml:space="preserve"> RE (1988) Age, morphology, developmental biology, and biochemical genetic variation of Yukon River fall chum salmon, Oncorhynchus keta, and comparisons with British Columbia populations. Fishery Bulletin.</w:t>
      </w:r>
    </w:p>
    <w:p w14:paraId="4A010CF2" w14:textId="77777777" w:rsidR="00526F5D" w:rsidRPr="00526F5D" w:rsidRDefault="00526F5D" w:rsidP="00526F5D">
      <w:pPr>
        <w:pStyle w:val="Bibliography"/>
      </w:pPr>
      <w:r w:rsidRPr="00526F5D">
        <w:t>Beamish RJ (2018) The Ocean Ecology of Pacific Salmon and Trout. American Fisheries Society, Bethesda Maryland.</w:t>
      </w:r>
    </w:p>
    <w:p w14:paraId="255A866B" w14:textId="77777777" w:rsidR="00526F5D" w:rsidRPr="00526F5D" w:rsidRDefault="00526F5D" w:rsidP="00526F5D">
      <w:pPr>
        <w:pStyle w:val="Bibliography"/>
      </w:pPr>
      <w:r w:rsidRPr="00526F5D">
        <w:t>Beamish RJ, Mahnken C (2001) A critical size and period hypothesis to explain natural regulation of salmon abundance and the linkage to climate and climate change. Progress in Oceanography 49:423–437.</w:t>
      </w:r>
    </w:p>
    <w:p w14:paraId="1CE37CEE" w14:textId="77777777" w:rsidR="00526F5D" w:rsidRPr="00526F5D" w:rsidRDefault="00526F5D" w:rsidP="00526F5D">
      <w:pPr>
        <w:pStyle w:val="Bibliography"/>
      </w:pPr>
      <w:proofErr w:type="spellStart"/>
      <w:r w:rsidRPr="00526F5D">
        <w:lastRenderedPageBreak/>
        <w:t>Besbeas</w:t>
      </w:r>
      <w:proofErr w:type="spellEnd"/>
      <w:r w:rsidRPr="00526F5D">
        <w:t xml:space="preserve"> P, Freeman SN, Morgan BJT, Catchpole EA (2002) Integrating Mark–Recapture–Recovery and Census Data to Estimate Animal Abundance and Demographic Parameters. Biometrics 58:540–547.</w:t>
      </w:r>
    </w:p>
    <w:p w14:paraId="5E3C89EE" w14:textId="77777777" w:rsidR="00526F5D" w:rsidRPr="00526F5D" w:rsidRDefault="00526F5D" w:rsidP="00526F5D">
      <w:pPr>
        <w:pStyle w:val="Bibliography"/>
      </w:pPr>
      <w:r w:rsidRPr="00526F5D">
        <w:t>Brooks SP, Gelman A (1998) General Methods for Monitoring Convergence of Iterative Simulations. Journal of Computational and Graphical Statistics 7:434–455.</w:t>
      </w:r>
    </w:p>
    <w:p w14:paraId="538456A3" w14:textId="77777777" w:rsidR="00526F5D" w:rsidRPr="00526F5D" w:rsidRDefault="00526F5D" w:rsidP="00526F5D">
      <w:pPr>
        <w:pStyle w:val="Bibliography"/>
      </w:pPr>
      <w:r w:rsidRPr="00526F5D">
        <w:t>Burril SE, Zimmerman CE, Finn JE (2010) Characteristics of fall chum salmon spawning habitat on a mainstem river in Interior Alaska. U.S. Geological Survey.</w:t>
      </w:r>
    </w:p>
    <w:p w14:paraId="16FC89A1" w14:textId="77777777" w:rsidR="00526F5D" w:rsidRPr="00526F5D" w:rsidRDefault="00526F5D" w:rsidP="00526F5D">
      <w:pPr>
        <w:pStyle w:val="Bibliography"/>
      </w:pPr>
      <w:r w:rsidRPr="00526F5D">
        <w:t xml:space="preserve">Carpenter B, Gelman A, Hoffman MD, Lee D, Goodrich B, Betancourt M, Brubaker MA, Guo J, Li P, Riddell A (2017) Stan: A Probabilistic Programming Language. J Stat </w:t>
      </w:r>
      <w:proofErr w:type="spellStart"/>
      <w:r w:rsidRPr="00526F5D">
        <w:t>Softw</w:t>
      </w:r>
      <w:proofErr w:type="spellEnd"/>
      <w:r w:rsidRPr="00526F5D">
        <w:t xml:space="preserve"> 76:1.</w:t>
      </w:r>
    </w:p>
    <w:p w14:paraId="713893DE" w14:textId="77777777" w:rsidR="00526F5D" w:rsidRPr="00526F5D" w:rsidRDefault="00526F5D" w:rsidP="00526F5D">
      <w:pPr>
        <w:pStyle w:val="Bibliography"/>
      </w:pPr>
      <w:r w:rsidRPr="00526F5D">
        <w:t xml:space="preserve">Connors B, </w:t>
      </w:r>
      <w:proofErr w:type="spellStart"/>
      <w:r w:rsidRPr="00526F5D">
        <w:t>Ruggerone</w:t>
      </w:r>
      <w:proofErr w:type="spellEnd"/>
      <w:r w:rsidRPr="00526F5D">
        <w:t xml:space="preserve"> GT, Irvine JR (2025) Adapting management of Pacific salmon to a warming and more crowded ocean. ICES Journal of Marine Science 82:fsae135.</w:t>
      </w:r>
    </w:p>
    <w:p w14:paraId="228D9633" w14:textId="77777777" w:rsidR="00526F5D" w:rsidRPr="00526F5D" w:rsidRDefault="00526F5D" w:rsidP="00526F5D">
      <w:pPr>
        <w:pStyle w:val="Bibliography"/>
      </w:pPr>
      <w:r w:rsidRPr="00526F5D">
        <w:t>Crozier LG, Burke BJ, Chasco BE, Widener DL, Zabel RW (2021) Climate change threatens Chinook salmon throughout their life cycle. Commun Biol 4:1–14.</w:t>
      </w:r>
    </w:p>
    <w:p w14:paraId="2CC7E13E" w14:textId="77777777" w:rsidR="00526F5D" w:rsidRPr="00526F5D" w:rsidRDefault="00526F5D" w:rsidP="00526F5D">
      <w:pPr>
        <w:pStyle w:val="Bibliography"/>
      </w:pPr>
      <w:r w:rsidRPr="00526F5D">
        <w:t xml:space="preserve">Cunningham CJ, Westley PAH, Adkison MD (2018) Signals of </w:t>
      </w:r>
      <w:proofErr w:type="gramStart"/>
      <w:r w:rsidRPr="00526F5D">
        <w:t>large scale</w:t>
      </w:r>
      <w:proofErr w:type="gramEnd"/>
      <w:r w:rsidRPr="00526F5D">
        <w:t xml:space="preserve"> climate drivers, hatchery enhancement, and marine factors in Yukon River Chinook salmon survival revealed with a Bayesian life history model. Global Change Biology 24:4399–4416.</w:t>
      </w:r>
    </w:p>
    <w:p w14:paraId="0B18E2A4" w14:textId="77777777" w:rsidR="00526F5D" w:rsidRPr="00526F5D" w:rsidRDefault="00526F5D" w:rsidP="00526F5D">
      <w:pPr>
        <w:pStyle w:val="Bibliography"/>
      </w:pPr>
      <w:r w:rsidRPr="00526F5D">
        <w:t xml:space="preserve">DeFilippo LB, </w:t>
      </w:r>
      <w:proofErr w:type="spellStart"/>
      <w:r w:rsidRPr="00526F5D">
        <w:t>Buehrens</w:t>
      </w:r>
      <w:proofErr w:type="spellEnd"/>
      <w:r w:rsidRPr="00526F5D">
        <w:t xml:space="preserve"> TW, Scheuerell M, Kendall NW, Schindler DE (2021) Improving short-term recruitment forecasts for coho salmon using a spatiotemporal integrated population model. Fisheries Research 242:106014.</w:t>
      </w:r>
    </w:p>
    <w:p w14:paraId="54BB5C42" w14:textId="77777777" w:rsidR="00526F5D" w:rsidRPr="00526F5D" w:rsidRDefault="00526F5D" w:rsidP="00526F5D">
      <w:pPr>
        <w:pStyle w:val="Bibliography"/>
      </w:pPr>
      <w:r w:rsidRPr="00526F5D">
        <w:t xml:space="preserve">Farley E, </w:t>
      </w:r>
      <w:proofErr w:type="spellStart"/>
      <w:r w:rsidRPr="00526F5D">
        <w:t>Yasumiishi</w:t>
      </w:r>
      <w:proofErr w:type="spellEnd"/>
      <w:r w:rsidRPr="00526F5D">
        <w:t xml:space="preserve"> E, Murphy J, Strasburger W, Sewall F, Howard K, Garcia S, Moss J (2024) Critical periods in the marine life history of juvenile western Alaska chum salmon in a changing climate. Mar </w:t>
      </w:r>
      <w:proofErr w:type="spellStart"/>
      <w:r w:rsidRPr="00526F5D">
        <w:t>Ecol</w:t>
      </w:r>
      <w:proofErr w:type="spellEnd"/>
      <w:r w:rsidRPr="00526F5D">
        <w:t xml:space="preserve"> Prog Ser 726:149–160.</w:t>
      </w:r>
    </w:p>
    <w:p w14:paraId="32CF3009" w14:textId="77777777" w:rsidR="00526F5D" w:rsidRPr="00526F5D" w:rsidRDefault="00526F5D" w:rsidP="00526F5D">
      <w:pPr>
        <w:pStyle w:val="Bibliography"/>
      </w:pPr>
      <w:r w:rsidRPr="00526F5D">
        <w:t>Farley EV, Moss JH (2009) Growth Rate Potential of Juvenile Chum Salmon on the Eastern Bering Sea Shelf: an Assessment of Salmon Carrying Capacity.</w:t>
      </w:r>
    </w:p>
    <w:p w14:paraId="51729DDD" w14:textId="77777777" w:rsidR="00526F5D" w:rsidRPr="00526F5D" w:rsidRDefault="00526F5D" w:rsidP="00526F5D">
      <w:pPr>
        <w:pStyle w:val="Bibliography"/>
      </w:pPr>
      <w:r w:rsidRPr="00526F5D">
        <w:t>Farley Jr EV, Moss JH, Beamish RJ (2007) A review of the critical size, critical period hypothesis for juvenile Pacific salmon. North Pacific Anadromous Fish Commission Bulletin 4:pp.311-317.</w:t>
      </w:r>
    </w:p>
    <w:p w14:paraId="351F03E6" w14:textId="77777777" w:rsidR="00526F5D" w:rsidRPr="00526F5D" w:rsidRDefault="00526F5D" w:rsidP="00526F5D">
      <w:pPr>
        <w:pStyle w:val="Bibliography"/>
      </w:pPr>
      <w:r w:rsidRPr="00526F5D">
        <w:t xml:space="preserve">Feddern ML, </w:t>
      </w:r>
      <w:proofErr w:type="spellStart"/>
      <w:r w:rsidRPr="00526F5D">
        <w:t>Shaftel</w:t>
      </w:r>
      <w:proofErr w:type="spellEnd"/>
      <w:r w:rsidRPr="00526F5D">
        <w:t xml:space="preserve"> R, Schoen ER, Cunningham CJ, Connors BM, Staton BA, Von Finster A, Liller Z, Von Biela VR, Howard KG (2024) Body size and early marine conditions drive changes in Chinook salmon productivity across northern latitude ecosystems. Global Change Biology 30:e17508.</w:t>
      </w:r>
    </w:p>
    <w:p w14:paraId="01E55584" w14:textId="77777777" w:rsidR="00526F5D" w:rsidRPr="00526F5D" w:rsidRDefault="00526F5D" w:rsidP="00526F5D">
      <w:pPr>
        <w:pStyle w:val="Bibliography"/>
      </w:pPr>
      <w:r w:rsidRPr="00526F5D">
        <w:t>Fleischman SJ, Borba BM (2009) Escapement estimation, spawner-recruit analysis, and escapement goal recommendation for fall chum salmon in the Yukon River drainage. Alaska Department of Fish and Game, Fishery Manuscript Series 09–08.</w:t>
      </w:r>
    </w:p>
    <w:p w14:paraId="560E5CF4" w14:textId="77777777" w:rsidR="00526F5D" w:rsidRPr="00526F5D" w:rsidRDefault="00526F5D" w:rsidP="00526F5D">
      <w:pPr>
        <w:pStyle w:val="Bibliography"/>
      </w:pPr>
      <w:r w:rsidRPr="00526F5D">
        <w:t xml:space="preserve">Freshwater C, Duguid WDP, Juanes F, McKinnell S (2023) A century long time series </w:t>
      </w:r>
      <w:proofErr w:type="gramStart"/>
      <w:r w:rsidRPr="00526F5D">
        <w:t>reveals</w:t>
      </w:r>
      <w:proofErr w:type="gramEnd"/>
      <w:r w:rsidRPr="00526F5D">
        <w:t xml:space="preserve"> large declines and greater synchrony in Nass River sockeye salmon size-at-age. Can J Fish </w:t>
      </w:r>
      <w:proofErr w:type="spellStart"/>
      <w:r w:rsidRPr="00526F5D">
        <w:t>Aquat</w:t>
      </w:r>
      <w:proofErr w:type="spellEnd"/>
      <w:r w:rsidRPr="00526F5D">
        <w:t xml:space="preserve"> Sci.</w:t>
      </w:r>
    </w:p>
    <w:p w14:paraId="0010D8BC" w14:textId="77777777" w:rsidR="00526F5D" w:rsidRPr="00526F5D" w:rsidRDefault="00526F5D" w:rsidP="00526F5D">
      <w:pPr>
        <w:pStyle w:val="Bibliography"/>
      </w:pPr>
      <w:r w:rsidRPr="00526F5D">
        <w:t xml:space="preserve">Frost TJ, </w:t>
      </w:r>
      <w:proofErr w:type="spellStart"/>
      <w:r w:rsidRPr="00526F5D">
        <w:t>Yasumiishi</w:t>
      </w:r>
      <w:proofErr w:type="spellEnd"/>
      <w:r w:rsidRPr="00526F5D">
        <w:t xml:space="preserve"> EM, Agler BA, Adkison MD, McPhee MV (2021) Density-dependent effects of eastern Kamchatka pink salmon (Oncorhynchus </w:t>
      </w:r>
      <w:proofErr w:type="spellStart"/>
      <w:r w:rsidRPr="00526F5D">
        <w:t>gorbuscha</w:t>
      </w:r>
      <w:proofErr w:type="spellEnd"/>
      <w:r w:rsidRPr="00526F5D">
        <w:t>) and Japanese chum salmon (O. keta) on age-specific growth of western Alaska chum salmon. Fisheries Oceanography 30:99–109.</w:t>
      </w:r>
    </w:p>
    <w:p w14:paraId="2157517B" w14:textId="77777777" w:rsidR="00526F5D" w:rsidRPr="00526F5D" w:rsidRDefault="00526F5D" w:rsidP="00526F5D">
      <w:pPr>
        <w:pStyle w:val="Bibliography"/>
      </w:pPr>
      <w:proofErr w:type="spellStart"/>
      <w:r w:rsidRPr="00526F5D">
        <w:t>Garzke</w:t>
      </w:r>
      <w:proofErr w:type="spellEnd"/>
      <w:r w:rsidRPr="00526F5D">
        <w:t xml:space="preserve"> J, Forster I, Graham C, </w:t>
      </w:r>
      <w:proofErr w:type="spellStart"/>
      <w:r w:rsidRPr="00526F5D">
        <w:t>Costalago</w:t>
      </w:r>
      <w:proofErr w:type="spellEnd"/>
      <w:r w:rsidRPr="00526F5D">
        <w:t xml:space="preserve"> D, Hunt BPV (2023) Future climate change-related decreases in food quality may affect juvenile Chinook salmon growth and survival. Marine Environmental Research 191:106171.</w:t>
      </w:r>
    </w:p>
    <w:p w14:paraId="2DDDA378" w14:textId="77777777" w:rsidR="00526F5D" w:rsidRPr="00526F5D" w:rsidRDefault="00526F5D" w:rsidP="00526F5D">
      <w:pPr>
        <w:pStyle w:val="Bibliography"/>
      </w:pPr>
      <w:r w:rsidRPr="00526F5D">
        <w:lastRenderedPageBreak/>
        <w:t>Gilk SE, Molyneaux DB, Hamazaki T, Pawluk JA, Templin WD (2009) Biological and Genetic Characteristics of Fall and Summer Chum Salmon in the Kuskokwim River, Alaska. 70:161–179.</w:t>
      </w:r>
    </w:p>
    <w:p w14:paraId="2AD4F428" w14:textId="77777777" w:rsidR="00526F5D" w:rsidRPr="00526F5D" w:rsidRDefault="00526F5D" w:rsidP="00526F5D">
      <w:pPr>
        <w:pStyle w:val="Bibliography"/>
      </w:pPr>
      <w:r w:rsidRPr="00526F5D">
        <w:t xml:space="preserve">Hollowed AB, </w:t>
      </w:r>
      <w:proofErr w:type="spellStart"/>
      <w:r w:rsidRPr="00526F5D">
        <w:t>Barbeaux</w:t>
      </w:r>
      <w:proofErr w:type="spellEnd"/>
      <w:r w:rsidRPr="00526F5D">
        <w:t xml:space="preserve"> SJ, </w:t>
      </w:r>
      <w:proofErr w:type="spellStart"/>
      <w:r w:rsidRPr="00526F5D">
        <w:t>Cokelet</w:t>
      </w:r>
      <w:proofErr w:type="spellEnd"/>
      <w:r w:rsidRPr="00526F5D">
        <w:t xml:space="preserve"> ED, Farley E, Kotwicki S, Ressler PH, Spital C, Wilson CD (2012) Effects of climate variations on pelagic ocean habitats and their role in structuring forage fish distributions in the Bering Sea. Deep Sea Research Part II: Topical Studies in Oceanography 65–70:230–250.</w:t>
      </w:r>
    </w:p>
    <w:p w14:paraId="46A779E6" w14:textId="77777777" w:rsidR="00526F5D" w:rsidRPr="00526F5D" w:rsidRDefault="00526F5D" w:rsidP="00526F5D">
      <w:pPr>
        <w:pStyle w:val="Bibliography"/>
      </w:pPr>
      <w:r w:rsidRPr="00526F5D">
        <w:t>Holmes EE, Ward EJ, Scheuerell MD, Wills K (2024) Holmes EE, Ward EJ, Scheuerell MD, Wills K (2024). MARSS: Multivariate Autoregressive State-Space Modeling.</w:t>
      </w:r>
    </w:p>
    <w:p w14:paraId="21FC3E74" w14:textId="77777777" w:rsidR="00526F5D" w:rsidRPr="00526F5D" w:rsidRDefault="00526F5D" w:rsidP="00526F5D">
      <w:pPr>
        <w:pStyle w:val="Bibliography"/>
      </w:pPr>
      <w:r w:rsidRPr="00526F5D">
        <w:t>Howard KG, von Biela V (2023) Adult spawners: A critical period for subarctic Chinook salmon in a changing climate. Global Change Biology 29:1759–1773.</w:t>
      </w:r>
    </w:p>
    <w:p w14:paraId="64F4B012" w14:textId="77777777" w:rsidR="00526F5D" w:rsidRPr="00526F5D" w:rsidRDefault="00526F5D" w:rsidP="00526F5D">
      <w:pPr>
        <w:pStyle w:val="Bibliography"/>
      </w:pPr>
      <w:r w:rsidRPr="00526F5D">
        <w:t>Hutchinson WF (2008) The dangers of ignoring stock complexity in fishery management: the case of the North Sea cod. Biol Lett 4:693–695.</w:t>
      </w:r>
    </w:p>
    <w:p w14:paraId="1A138AC4" w14:textId="77777777" w:rsidR="00526F5D" w:rsidRPr="00526F5D" w:rsidRDefault="00526F5D" w:rsidP="00526F5D">
      <w:pPr>
        <w:pStyle w:val="Bibliography"/>
      </w:pPr>
      <w:r w:rsidRPr="00526F5D">
        <w:t xml:space="preserve">Ianelli J, </w:t>
      </w:r>
      <w:proofErr w:type="spellStart"/>
      <w:r w:rsidRPr="00526F5D">
        <w:t>Honkalehto</w:t>
      </w:r>
      <w:proofErr w:type="spellEnd"/>
      <w:r w:rsidRPr="00526F5D">
        <w:t xml:space="preserve"> T, Wassermann S, Lauffenburger N, </w:t>
      </w:r>
      <w:proofErr w:type="spellStart"/>
      <w:r w:rsidRPr="00526F5D">
        <w:t>McGilliard</w:t>
      </w:r>
      <w:proofErr w:type="spellEnd"/>
      <w:r w:rsidRPr="00526F5D">
        <w:t xml:space="preserve"> C, Siddon E (2023) Stock assessment for eastern Bering Sea walleye pollock. North Pacific Fishery Management Council, Anchorage, AK.</w:t>
      </w:r>
    </w:p>
    <w:p w14:paraId="7ABF4E14" w14:textId="77777777" w:rsidR="00526F5D" w:rsidRPr="00526F5D" w:rsidRDefault="00526F5D" w:rsidP="00526F5D">
      <w:pPr>
        <w:pStyle w:val="Bibliography"/>
      </w:pPr>
      <w:r w:rsidRPr="00526F5D">
        <w:t>Iino Y, Kitagawa T, Abe TK, Nagasaka T, Shimizu Y, Ota K, Kawashima T, Kawamura T (2022) Effect of food amount and temperature on growth rate and aerobic scope of juvenile chum salmon. Fish Sci 88:397–409.</w:t>
      </w:r>
    </w:p>
    <w:p w14:paraId="18233D0B" w14:textId="77777777" w:rsidR="00526F5D" w:rsidRPr="00526F5D" w:rsidRDefault="00526F5D" w:rsidP="00526F5D">
      <w:pPr>
        <w:pStyle w:val="Bibliography"/>
      </w:pPr>
      <w:r w:rsidRPr="00526F5D">
        <w:t>IPCC (2023) The Sixth Assessment Report of the Intergovernmental Panel on Climate Change, 1st ed. Cambridge University Press.</w:t>
      </w:r>
    </w:p>
    <w:p w14:paraId="1AE99881" w14:textId="77777777" w:rsidR="00526F5D" w:rsidRPr="00526F5D" w:rsidRDefault="00526F5D" w:rsidP="00526F5D">
      <w:pPr>
        <w:pStyle w:val="Bibliography"/>
      </w:pPr>
      <w:r w:rsidRPr="00526F5D">
        <w:t>Jallen DM, Gleason CM, Borba BM, West FW, Decker SKS (2022) Yukon River salmon stock status and salmon fisheries, 2022: A report to the Alaska Board of Fisheries, January 2023. Alaska Department of Fish and Game, Special Publication Anchorage No. 22-20.</w:t>
      </w:r>
    </w:p>
    <w:p w14:paraId="0E8C479C" w14:textId="77777777" w:rsidR="00526F5D" w:rsidRPr="00526F5D" w:rsidRDefault="00526F5D" w:rsidP="00526F5D">
      <w:pPr>
        <w:pStyle w:val="Bibliography"/>
      </w:pPr>
      <w:r w:rsidRPr="00526F5D">
        <w:t xml:space="preserve">Jones LA, Schoen ER, </w:t>
      </w:r>
      <w:proofErr w:type="spellStart"/>
      <w:r w:rsidRPr="00526F5D">
        <w:t>Shaftel</w:t>
      </w:r>
      <w:proofErr w:type="spellEnd"/>
      <w:r w:rsidRPr="00526F5D">
        <w:t xml:space="preserve"> R, Cunningham CJ, Mauger S, Rinella DJ, St. </w:t>
      </w:r>
      <w:proofErr w:type="spellStart"/>
      <w:r w:rsidRPr="00526F5D">
        <w:t>Saviour</w:t>
      </w:r>
      <w:proofErr w:type="spellEnd"/>
      <w:r w:rsidRPr="00526F5D">
        <w:t xml:space="preserve"> A (2020) Watershed-scale climate influences productivity of Chinook salmon populations across southcentral Alaska. Global Change Biology 26:4919–4936.</w:t>
      </w:r>
    </w:p>
    <w:p w14:paraId="36A3EEBC" w14:textId="77777777" w:rsidR="00526F5D" w:rsidRPr="00526F5D" w:rsidRDefault="00526F5D" w:rsidP="00526F5D">
      <w:pPr>
        <w:pStyle w:val="Bibliography"/>
      </w:pPr>
      <w:r w:rsidRPr="00526F5D">
        <w:t xml:space="preserve">Kaga T, Sato S, </w:t>
      </w:r>
      <w:proofErr w:type="spellStart"/>
      <w:r w:rsidRPr="00526F5D">
        <w:t>Azumaya</w:t>
      </w:r>
      <w:proofErr w:type="spellEnd"/>
      <w:r w:rsidRPr="00526F5D">
        <w:t xml:space="preserve"> T, Davis N, </w:t>
      </w:r>
      <w:proofErr w:type="spellStart"/>
      <w:r w:rsidRPr="00526F5D">
        <w:t>Fukuwaka</w:t>
      </w:r>
      <w:proofErr w:type="spellEnd"/>
      <w:r w:rsidRPr="00526F5D">
        <w:t xml:space="preserve"> M (2013) Lipid content of chum salmon Oncorhynchus keta affected by pink salmon O. </w:t>
      </w:r>
      <w:proofErr w:type="spellStart"/>
      <w:r w:rsidRPr="00526F5D">
        <w:t>gorbuscha</w:t>
      </w:r>
      <w:proofErr w:type="spellEnd"/>
      <w:r w:rsidRPr="00526F5D">
        <w:t xml:space="preserve"> abundance in the central Bering Sea. Mar </w:t>
      </w:r>
      <w:proofErr w:type="spellStart"/>
      <w:r w:rsidRPr="00526F5D">
        <w:t>Ecol</w:t>
      </w:r>
      <w:proofErr w:type="spellEnd"/>
      <w:r w:rsidRPr="00526F5D">
        <w:t xml:space="preserve"> Prog Ser 478:211–221.</w:t>
      </w:r>
    </w:p>
    <w:p w14:paraId="4A0A6B94" w14:textId="77777777" w:rsidR="00526F5D" w:rsidRPr="00526F5D" w:rsidRDefault="00526F5D" w:rsidP="00526F5D">
      <w:pPr>
        <w:pStyle w:val="Bibliography"/>
      </w:pPr>
      <w:proofErr w:type="spellStart"/>
      <w:r w:rsidRPr="00526F5D">
        <w:t>Kallioinen</w:t>
      </w:r>
      <w:proofErr w:type="spellEnd"/>
      <w:r w:rsidRPr="00526F5D">
        <w:t xml:space="preserve"> N, Paananen T, </w:t>
      </w:r>
      <w:proofErr w:type="spellStart"/>
      <w:r w:rsidRPr="00526F5D">
        <w:t>Bürkner</w:t>
      </w:r>
      <w:proofErr w:type="spellEnd"/>
      <w:r w:rsidRPr="00526F5D">
        <w:t xml:space="preserve"> P, </w:t>
      </w:r>
      <w:proofErr w:type="spellStart"/>
      <w:r w:rsidRPr="00526F5D">
        <w:t>Vehtari</w:t>
      </w:r>
      <w:proofErr w:type="spellEnd"/>
      <w:r w:rsidRPr="00526F5D">
        <w:t xml:space="preserve"> A (2023) Detecting and diagnosing prior and likelihood sensitivity with power-scaling. Statistics and Computing 34.</w:t>
      </w:r>
    </w:p>
    <w:p w14:paraId="0CCDD8F9" w14:textId="77777777" w:rsidR="00526F5D" w:rsidRPr="00526F5D" w:rsidRDefault="00526F5D" w:rsidP="00526F5D">
      <w:pPr>
        <w:pStyle w:val="Bibliography"/>
      </w:pPr>
      <w:r w:rsidRPr="00526F5D">
        <w:t>Krueger CC, Zimmerman CE, American Fisheries Society (eds) (2009) Pacific salmon: ecology and management of western Alaska’s populations. American Fisheries Society, Bethesda, MD.</w:t>
      </w:r>
    </w:p>
    <w:p w14:paraId="50097184" w14:textId="77777777" w:rsidR="00526F5D" w:rsidRPr="00526F5D" w:rsidRDefault="00526F5D" w:rsidP="00526F5D">
      <w:pPr>
        <w:pStyle w:val="Bibliography"/>
      </w:pPr>
      <w:r w:rsidRPr="00526F5D">
        <w:t xml:space="preserve">Litzow MA, </w:t>
      </w:r>
      <w:proofErr w:type="spellStart"/>
      <w:r w:rsidRPr="00526F5D">
        <w:t>Ciannelli</w:t>
      </w:r>
      <w:proofErr w:type="spellEnd"/>
      <w:r w:rsidRPr="00526F5D">
        <w:t xml:space="preserve"> L, Puerta P, Wettstein JJ, Rykaczewski RR, </w:t>
      </w:r>
      <w:proofErr w:type="spellStart"/>
      <w:r w:rsidRPr="00526F5D">
        <w:t>Opiekun</w:t>
      </w:r>
      <w:proofErr w:type="spellEnd"/>
      <w:r w:rsidRPr="00526F5D">
        <w:t xml:space="preserve"> M (2018) Non-stationary climate–salmon relationships in the Gulf of Alaska. Proc R Soc B 285:20181855.</w:t>
      </w:r>
    </w:p>
    <w:p w14:paraId="1554C37A" w14:textId="77777777" w:rsidR="00526F5D" w:rsidRPr="00526F5D" w:rsidRDefault="00526F5D" w:rsidP="00526F5D">
      <w:pPr>
        <w:pStyle w:val="Bibliography"/>
      </w:pPr>
      <w:proofErr w:type="spellStart"/>
      <w:r w:rsidRPr="00526F5D">
        <w:t>Mackas</w:t>
      </w:r>
      <w:proofErr w:type="spellEnd"/>
      <w:r w:rsidRPr="00526F5D">
        <w:t xml:space="preserve"> DL, Batten S, Trudel M (2007) Effects on zooplankton of a warmer ocean: Recent evidence from the Northeast Pacific. Progress in Oceanography 75:223–252.</w:t>
      </w:r>
    </w:p>
    <w:p w14:paraId="6FDBCFB9" w14:textId="77777777" w:rsidR="00526F5D" w:rsidRPr="00526F5D" w:rsidRDefault="00526F5D" w:rsidP="00526F5D">
      <w:pPr>
        <w:pStyle w:val="Bibliography"/>
      </w:pPr>
      <w:r w:rsidRPr="00526F5D">
        <w:t>Miller KB, Weiss CM (2023) Disentangling Population Level Differences in Juvenile Migration Phenology for Three Species of Salmon on the Yukon River. JMSE 11:589.</w:t>
      </w:r>
    </w:p>
    <w:p w14:paraId="5EBCD315" w14:textId="77777777" w:rsidR="00526F5D" w:rsidRPr="00526F5D" w:rsidRDefault="00526F5D" w:rsidP="00526F5D">
      <w:pPr>
        <w:pStyle w:val="Bibliography"/>
      </w:pPr>
      <w:r w:rsidRPr="00526F5D">
        <w:t>Moss JH, Murphy JM, Farley EV, Eisner LB, Andrews AG (2009) Juvenile Pink and Chum Salmon Distribution, Diet, and Growth in the Northern Bering and Chukchi Seas. North Pacific Anadromous Fish Commission.</w:t>
      </w:r>
    </w:p>
    <w:p w14:paraId="0CFAB59B" w14:textId="77777777" w:rsidR="00526F5D" w:rsidRPr="00526F5D" w:rsidRDefault="00526F5D" w:rsidP="00526F5D">
      <w:pPr>
        <w:pStyle w:val="Bibliography"/>
      </w:pPr>
      <w:r w:rsidRPr="00526F5D">
        <w:lastRenderedPageBreak/>
        <w:t xml:space="preserve">Moussalli E, Hilborn R (1986) Optimal Stock Size and Harvest Rate in Multistage Life History Models. Can J Fish </w:t>
      </w:r>
      <w:proofErr w:type="spellStart"/>
      <w:r w:rsidRPr="00526F5D">
        <w:t>Aquat</w:t>
      </w:r>
      <w:proofErr w:type="spellEnd"/>
      <w:r w:rsidRPr="00526F5D">
        <w:t xml:space="preserve"> Sci 43:135–141.</w:t>
      </w:r>
    </w:p>
    <w:p w14:paraId="0915C125" w14:textId="77777777" w:rsidR="00526F5D" w:rsidRPr="00526F5D" w:rsidRDefault="00526F5D" w:rsidP="00526F5D">
      <w:pPr>
        <w:pStyle w:val="Bibliography"/>
      </w:pPr>
      <w:proofErr w:type="spellStart"/>
      <w:r w:rsidRPr="00526F5D">
        <w:t>Mueter</w:t>
      </w:r>
      <w:proofErr w:type="spellEnd"/>
      <w:r w:rsidRPr="00526F5D">
        <w:t xml:space="preserve"> FJ, Pyper BJ, Peterman RM (2005) Relationships between Coastal Ocean Conditions and Survival Rates of Northeast Pacific Salmon at Multiple Lags. Transactions of the American Fisheries Society 134:105–119.</w:t>
      </w:r>
    </w:p>
    <w:p w14:paraId="229F6702" w14:textId="77777777" w:rsidR="00526F5D" w:rsidRPr="00526F5D" w:rsidRDefault="00526F5D" w:rsidP="00526F5D">
      <w:pPr>
        <w:pStyle w:val="Bibliography"/>
      </w:pPr>
      <w:r w:rsidRPr="00526F5D">
        <w:t xml:space="preserve">Murphy J, Dimond A, Cooper D, Garcia S, Lee L, Clark J, Pinchuk A, Reedy T, Miller K, Howard K, Ferguson J, Strasburger W, Labunski E, Farley E (2021) Northern Bering Sea ecosystem and surface trawl cruise </w:t>
      </w:r>
      <w:proofErr w:type="gramStart"/>
      <w:r w:rsidRPr="00526F5D">
        <w:t>report,.</w:t>
      </w:r>
      <w:proofErr w:type="gramEnd"/>
      <w:r w:rsidRPr="00526F5D">
        <w:t xml:space="preserve"> US Department of Commerce; NOAA Tech. Memo.</w:t>
      </w:r>
    </w:p>
    <w:p w14:paraId="583F84E7" w14:textId="77777777" w:rsidR="00526F5D" w:rsidRPr="00526F5D" w:rsidRDefault="00526F5D" w:rsidP="00526F5D">
      <w:pPr>
        <w:pStyle w:val="Bibliography"/>
      </w:pPr>
      <w:r w:rsidRPr="00526F5D">
        <w:t xml:space="preserve">Myers KW, Walker RV, Davis ND, Armstrong JL, </w:t>
      </w:r>
      <w:proofErr w:type="spellStart"/>
      <w:r w:rsidRPr="00526F5D">
        <w:t>Kaeriyama</w:t>
      </w:r>
      <w:proofErr w:type="spellEnd"/>
      <w:r w:rsidRPr="00526F5D">
        <w:t xml:space="preserve"> M (2009) High Seas Distribution, Biology, and Ecology of Arctic-Yukon-Kuskokwim Salmon: Direct Information from High Seas Tagging Experiments, 1954–2006. American Fisheries Society Symposium 70:201–239.</w:t>
      </w:r>
    </w:p>
    <w:p w14:paraId="17DA6F35" w14:textId="77777777" w:rsidR="00526F5D" w:rsidRPr="00526F5D" w:rsidRDefault="00526F5D" w:rsidP="00526F5D">
      <w:pPr>
        <w:pStyle w:val="Bibliography"/>
      </w:pPr>
      <w:r w:rsidRPr="00526F5D">
        <w:t>National Marine Fisheries Service, Alaska Region (2024) Bering Sea Chum Salmon Bycatch Management Environmental Impact Statement. National Oceanic Atmospheric Administration, Alaska Region.</w:t>
      </w:r>
    </w:p>
    <w:p w14:paraId="31E8FD33" w14:textId="77777777" w:rsidR="00526F5D" w:rsidRPr="00526F5D" w:rsidRDefault="00526F5D" w:rsidP="00526F5D">
      <w:pPr>
        <w:pStyle w:val="Bibliography"/>
      </w:pPr>
      <w:proofErr w:type="spellStart"/>
      <w:r w:rsidRPr="00526F5D">
        <w:t>Neuswanger</w:t>
      </w:r>
      <w:proofErr w:type="spellEnd"/>
      <w:r w:rsidRPr="00526F5D">
        <w:t xml:space="preserve"> JR, Wipfli MS, Evenson MJ, Hughes NF, Rosenberger AE (2015) Low productivity of Chinook salmon strongly correlates with high summer stream discharge in two Alaskan rivers in the Yukon drainage. Can J Fish </w:t>
      </w:r>
      <w:proofErr w:type="spellStart"/>
      <w:r w:rsidRPr="00526F5D">
        <w:t>Aquat</w:t>
      </w:r>
      <w:proofErr w:type="spellEnd"/>
      <w:r w:rsidRPr="00526F5D">
        <w:t xml:space="preserve"> Sci 72:1125–1137.</w:t>
      </w:r>
    </w:p>
    <w:p w14:paraId="5246692A" w14:textId="77777777" w:rsidR="00526F5D" w:rsidRPr="00526F5D" w:rsidRDefault="00526F5D" w:rsidP="00526F5D">
      <w:pPr>
        <w:pStyle w:val="Bibliography"/>
      </w:pPr>
      <w:proofErr w:type="spellStart"/>
      <w:r w:rsidRPr="00526F5D">
        <w:t>Ohlberger</w:t>
      </w:r>
      <w:proofErr w:type="spellEnd"/>
      <w:r w:rsidRPr="00526F5D">
        <w:t xml:space="preserve"> J, Cline TJ, Schindler DE, Lewis B (2023) Declines in body size of sockeye salmon associated with increased competition in the ocean. Proc R Soc B 290:20222248.</w:t>
      </w:r>
    </w:p>
    <w:p w14:paraId="723D4FB7" w14:textId="77777777" w:rsidR="00526F5D" w:rsidRPr="00526F5D" w:rsidRDefault="00526F5D" w:rsidP="00526F5D">
      <w:pPr>
        <w:pStyle w:val="Bibliography"/>
      </w:pPr>
      <w:proofErr w:type="spellStart"/>
      <w:r w:rsidRPr="00526F5D">
        <w:t>Ohlberger</w:t>
      </w:r>
      <w:proofErr w:type="spellEnd"/>
      <w:r w:rsidRPr="00526F5D">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526F5D">
        <w:t>Aquat</w:t>
      </w:r>
      <w:proofErr w:type="spellEnd"/>
      <w:r w:rsidRPr="00526F5D">
        <w:t xml:space="preserve"> Sci 77:1292–1301.</w:t>
      </w:r>
    </w:p>
    <w:p w14:paraId="3528090E" w14:textId="77777777" w:rsidR="00526F5D" w:rsidRPr="00526F5D" w:rsidRDefault="00526F5D" w:rsidP="00526F5D">
      <w:pPr>
        <w:pStyle w:val="Bibliography"/>
      </w:pPr>
      <w:proofErr w:type="spellStart"/>
      <w:r w:rsidRPr="00526F5D">
        <w:t>Oke</w:t>
      </w:r>
      <w:proofErr w:type="spellEnd"/>
      <w:r w:rsidRPr="00526F5D">
        <w:t xml:space="preserve"> KB, Cunningham CJ, Westley P a. H, Baskett ML, Carlson SM, Clark J, Hendry AP, </w:t>
      </w:r>
      <w:proofErr w:type="spellStart"/>
      <w:r w:rsidRPr="00526F5D">
        <w:t>Karatayev</w:t>
      </w:r>
      <w:proofErr w:type="spellEnd"/>
      <w:r w:rsidRPr="00526F5D">
        <w:t xml:space="preserve"> VA, Kendall NW, </w:t>
      </w:r>
      <w:proofErr w:type="spellStart"/>
      <w:r w:rsidRPr="00526F5D">
        <w:t>Kibele</w:t>
      </w:r>
      <w:proofErr w:type="spellEnd"/>
      <w:r w:rsidRPr="00526F5D">
        <w:t xml:space="preserve"> J, Kindsvater HK, Kobayashi KM, Lewis B, Munch S, Reynolds JD, Vick GK, </w:t>
      </w:r>
      <w:proofErr w:type="spellStart"/>
      <w:r w:rsidRPr="00526F5D">
        <w:t>Palkovacs</w:t>
      </w:r>
      <w:proofErr w:type="spellEnd"/>
      <w:r w:rsidRPr="00526F5D">
        <w:t xml:space="preserve"> EP (2020) Recent declines in salmon body size impact ecosystems and fisheries. Nat Commun 11:4155.</w:t>
      </w:r>
    </w:p>
    <w:p w14:paraId="5BF03560" w14:textId="77777777" w:rsidR="00526F5D" w:rsidRPr="00526F5D" w:rsidRDefault="00526F5D" w:rsidP="00526F5D">
      <w:pPr>
        <w:pStyle w:val="Bibliography"/>
      </w:pPr>
      <w:r w:rsidRPr="00526F5D">
        <w:t xml:space="preserve">Pyper BJ, </w:t>
      </w:r>
      <w:proofErr w:type="spellStart"/>
      <w:r w:rsidRPr="00526F5D">
        <w:t>Mueter</w:t>
      </w:r>
      <w:proofErr w:type="spellEnd"/>
      <w:r w:rsidRPr="00526F5D">
        <w:t xml:space="preserve"> FJ, Peterman RM, Blackbourn DJ, Wood CC (2002) Spatial Covariation in Survival Rates of Northeast Pacific Chum Salmon. Transactions of the American Fisheries Society 131:343–363.</w:t>
      </w:r>
    </w:p>
    <w:p w14:paraId="293C952B" w14:textId="77777777" w:rsidR="00526F5D" w:rsidRPr="00526F5D" w:rsidRDefault="00526F5D" w:rsidP="00526F5D">
      <w:pPr>
        <w:pStyle w:val="Bibliography"/>
      </w:pPr>
      <w:r w:rsidRPr="00526F5D">
        <w:t>R Core Team (2021) R: A language and environment for statistical computing. R version 4.1.2.</w:t>
      </w:r>
    </w:p>
    <w:p w14:paraId="14335EAD" w14:textId="77777777" w:rsidR="00526F5D" w:rsidRPr="00526F5D" w:rsidRDefault="00526F5D" w:rsidP="00526F5D">
      <w:pPr>
        <w:pStyle w:val="Bibliography"/>
      </w:pPr>
      <w:r w:rsidRPr="00526F5D">
        <w:t>Raymond-Yakoubian J (2009) Climate-Ocean Effects on Chinook Salmon: Local Traditional Knowledge Component. AYK SSI.</w:t>
      </w:r>
    </w:p>
    <w:p w14:paraId="11C3D457" w14:textId="77777777" w:rsidR="00526F5D" w:rsidRPr="00526F5D" w:rsidRDefault="00526F5D" w:rsidP="00526F5D">
      <w:pPr>
        <w:pStyle w:val="Bibliography"/>
      </w:pPr>
      <w:r w:rsidRPr="00526F5D">
        <w:t>Regehr EV, Hostetter NJ, Wilson RR, Rode KD, Martin MS, Converse SJ (2018) Integrated Population Modeling Provides the First Empirical Estimates of Vital Rates and Abundance for Polar Bears in the Chukchi Sea. Sci Rep 8:16780.</w:t>
      </w:r>
    </w:p>
    <w:p w14:paraId="20B5B7A4" w14:textId="77777777" w:rsidR="00526F5D" w:rsidRPr="00526F5D" w:rsidRDefault="00526F5D" w:rsidP="00526F5D">
      <w:pPr>
        <w:pStyle w:val="Bibliography"/>
      </w:pPr>
      <w:proofErr w:type="spellStart"/>
      <w:r w:rsidRPr="00526F5D">
        <w:t>Ruggerone</w:t>
      </w:r>
      <w:proofErr w:type="spellEnd"/>
      <w:r w:rsidRPr="00526F5D">
        <w:t xml:space="preserve"> GT, Agler BA, Nielsen JL (2012) Evidence for competition at sea between Norton Sound chum salmon and Asian hatchery chum salmon. Environ Biol Fish 94:149–163.</w:t>
      </w:r>
    </w:p>
    <w:p w14:paraId="7652E498" w14:textId="77777777" w:rsidR="00526F5D" w:rsidRPr="00526F5D" w:rsidRDefault="00526F5D" w:rsidP="00526F5D">
      <w:pPr>
        <w:pStyle w:val="Bibliography"/>
      </w:pPr>
      <w:proofErr w:type="spellStart"/>
      <w:r w:rsidRPr="00526F5D">
        <w:t>Ruggerone</w:t>
      </w:r>
      <w:proofErr w:type="spellEnd"/>
      <w:r w:rsidRPr="00526F5D">
        <w:t xml:space="preserve"> GT, Zimmermann M, Myers KW, Nielsen JL, Rogers DE (2003) Competition between Asian pink salmon (Oncorhynchus </w:t>
      </w:r>
      <w:proofErr w:type="spellStart"/>
      <w:r w:rsidRPr="00526F5D">
        <w:t>gorbuscha</w:t>
      </w:r>
      <w:proofErr w:type="spellEnd"/>
      <w:r w:rsidRPr="00526F5D">
        <w:t>) and Alaskan sockeye salmon (O. nerka) in the North Pacific Ocean. Fisheries Oceanography 12:209–219.</w:t>
      </w:r>
    </w:p>
    <w:p w14:paraId="65188923" w14:textId="77777777" w:rsidR="00526F5D" w:rsidRPr="00526F5D" w:rsidRDefault="00526F5D" w:rsidP="00526F5D">
      <w:pPr>
        <w:pStyle w:val="Bibliography"/>
      </w:pPr>
      <w:r w:rsidRPr="00526F5D">
        <w:t xml:space="preserve">Schaub M, Abadi F (2011) Integrated population models: a novel analysis framework for deeper insights into population dynamics. J </w:t>
      </w:r>
      <w:proofErr w:type="spellStart"/>
      <w:r w:rsidRPr="00526F5D">
        <w:t>Ornithol</w:t>
      </w:r>
      <w:proofErr w:type="spellEnd"/>
      <w:r w:rsidRPr="00526F5D">
        <w:t xml:space="preserve"> 152:227–237.</w:t>
      </w:r>
    </w:p>
    <w:p w14:paraId="7951EF89" w14:textId="77777777" w:rsidR="00526F5D" w:rsidRPr="00526F5D" w:rsidRDefault="00526F5D" w:rsidP="00526F5D">
      <w:pPr>
        <w:pStyle w:val="Bibliography"/>
      </w:pPr>
      <w:r w:rsidRPr="00526F5D">
        <w:lastRenderedPageBreak/>
        <w:t>Scheuerell M, Ruff C, Anderson J, Beamer E (2020) An integrated population model for estimating the relative effects of natural and anthropogenic factors on a threatened population of steelhead trout. Journal of Applied Ecology 58.</w:t>
      </w:r>
    </w:p>
    <w:p w14:paraId="575F4338" w14:textId="77777777" w:rsidR="00526F5D" w:rsidRPr="00526F5D" w:rsidRDefault="00526F5D" w:rsidP="00526F5D">
      <w:pPr>
        <w:pStyle w:val="Bibliography"/>
      </w:pPr>
      <w:r w:rsidRPr="00526F5D">
        <w:t xml:space="preserve">Stan Development Team (2024) </w:t>
      </w:r>
      <w:proofErr w:type="spellStart"/>
      <w:r w:rsidRPr="00526F5D">
        <w:t>RStan</w:t>
      </w:r>
      <w:proofErr w:type="spellEnd"/>
      <w:r w:rsidRPr="00526F5D">
        <w:t>: the R interface to Stan. R package version 2.26.24.</w:t>
      </w:r>
    </w:p>
    <w:p w14:paraId="7CA29D1F" w14:textId="77777777" w:rsidR="00526F5D" w:rsidRPr="00526F5D" w:rsidRDefault="00526F5D" w:rsidP="00526F5D">
      <w:pPr>
        <w:pStyle w:val="Bibliography"/>
      </w:pPr>
      <w:r w:rsidRPr="00526F5D">
        <w:t xml:space="preserve">Thorson JT (2019) Guidance for decisions using the Vector Autoregressive </w:t>
      </w:r>
      <w:proofErr w:type="spellStart"/>
      <w:r w:rsidRPr="00526F5D">
        <w:t>Spatio</w:t>
      </w:r>
      <w:proofErr w:type="spellEnd"/>
      <w:r w:rsidRPr="00526F5D">
        <w:t>-Temporal (VAST) package in stock, ecosystem, habitat and climate assessments. Fisheries Research 210:143–161.</w:t>
      </w:r>
    </w:p>
    <w:p w14:paraId="0572B00B" w14:textId="77777777" w:rsidR="00526F5D" w:rsidRPr="00526F5D" w:rsidRDefault="00526F5D" w:rsidP="00526F5D">
      <w:pPr>
        <w:pStyle w:val="Bibliography"/>
      </w:pPr>
      <w:r w:rsidRPr="00526F5D">
        <w:t>United States and Canada Joint Technical Committee (2024) Yukon River Salmon 2023 Season Summary and 2024 Season Outlook.</w:t>
      </w:r>
    </w:p>
    <w:p w14:paraId="657F9934" w14:textId="5CEC5A35"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urry Cunningham">
    <w15:presenceInfo w15:providerId="AD" w15:userId="S::cjcunningham@alaska.edu::bdd84c50-efbe-48a2-917a-e556a6a70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7657"/>
    <w:rsid w:val="0001098A"/>
    <w:rsid w:val="00013EE3"/>
    <w:rsid w:val="00015D1F"/>
    <w:rsid w:val="000170A9"/>
    <w:rsid w:val="00020B06"/>
    <w:rsid w:val="00020CA6"/>
    <w:rsid w:val="0002509A"/>
    <w:rsid w:val="00026A48"/>
    <w:rsid w:val="00027BFA"/>
    <w:rsid w:val="000303B0"/>
    <w:rsid w:val="00030642"/>
    <w:rsid w:val="000400A0"/>
    <w:rsid w:val="00040BCA"/>
    <w:rsid w:val="00040C13"/>
    <w:rsid w:val="00044F05"/>
    <w:rsid w:val="00056FF6"/>
    <w:rsid w:val="0005752E"/>
    <w:rsid w:val="00063EE3"/>
    <w:rsid w:val="00065521"/>
    <w:rsid w:val="000659EB"/>
    <w:rsid w:val="00066E44"/>
    <w:rsid w:val="00075B72"/>
    <w:rsid w:val="00076CD3"/>
    <w:rsid w:val="00081562"/>
    <w:rsid w:val="000836D7"/>
    <w:rsid w:val="00084B70"/>
    <w:rsid w:val="00085D11"/>
    <w:rsid w:val="00086AE1"/>
    <w:rsid w:val="00093146"/>
    <w:rsid w:val="000975C4"/>
    <w:rsid w:val="00097D9B"/>
    <w:rsid w:val="000A512E"/>
    <w:rsid w:val="000A6500"/>
    <w:rsid w:val="000B059D"/>
    <w:rsid w:val="000B081F"/>
    <w:rsid w:val="000B13D6"/>
    <w:rsid w:val="000B1F2A"/>
    <w:rsid w:val="000B5C5D"/>
    <w:rsid w:val="000B71A6"/>
    <w:rsid w:val="000C0559"/>
    <w:rsid w:val="000C2B9E"/>
    <w:rsid w:val="000D2233"/>
    <w:rsid w:val="000D22DB"/>
    <w:rsid w:val="000D5716"/>
    <w:rsid w:val="000D676B"/>
    <w:rsid w:val="000E007F"/>
    <w:rsid w:val="000E2DB7"/>
    <w:rsid w:val="000E6805"/>
    <w:rsid w:val="000F1E55"/>
    <w:rsid w:val="000F4830"/>
    <w:rsid w:val="000F663B"/>
    <w:rsid w:val="000F6DEF"/>
    <w:rsid w:val="00107E21"/>
    <w:rsid w:val="0011400E"/>
    <w:rsid w:val="00115BA4"/>
    <w:rsid w:val="00121945"/>
    <w:rsid w:val="00122635"/>
    <w:rsid w:val="00122C1F"/>
    <w:rsid w:val="0012454B"/>
    <w:rsid w:val="00125CB4"/>
    <w:rsid w:val="00127A5F"/>
    <w:rsid w:val="001310C7"/>
    <w:rsid w:val="00132EC8"/>
    <w:rsid w:val="0014771D"/>
    <w:rsid w:val="0015305E"/>
    <w:rsid w:val="00156022"/>
    <w:rsid w:val="00157128"/>
    <w:rsid w:val="00160A37"/>
    <w:rsid w:val="00160DF7"/>
    <w:rsid w:val="00170B26"/>
    <w:rsid w:val="00171A54"/>
    <w:rsid w:val="00172D37"/>
    <w:rsid w:val="00173A9C"/>
    <w:rsid w:val="00173C6B"/>
    <w:rsid w:val="00177B2F"/>
    <w:rsid w:val="0018449A"/>
    <w:rsid w:val="00186EF6"/>
    <w:rsid w:val="001918E7"/>
    <w:rsid w:val="00194CF6"/>
    <w:rsid w:val="00195882"/>
    <w:rsid w:val="001971FB"/>
    <w:rsid w:val="001979C4"/>
    <w:rsid w:val="001A1252"/>
    <w:rsid w:val="001A20B5"/>
    <w:rsid w:val="001A3C64"/>
    <w:rsid w:val="001B0AD2"/>
    <w:rsid w:val="001B155D"/>
    <w:rsid w:val="001C3032"/>
    <w:rsid w:val="001C726B"/>
    <w:rsid w:val="001D2879"/>
    <w:rsid w:val="001D2C1A"/>
    <w:rsid w:val="001D6C5A"/>
    <w:rsid w:val="001E04BC"/>
    <w:rsid w:val="001E11C7"/>
    <w:rsid w:val="001E4808"/>
    <w:rsid w:val="001E791E"/>
    <w:rsid w:val="001F7BBD"/>
    <w:rsid w:val="0020019D"/>
    <w:rsid w:val="00202E26"/>
    <w:rsid w:val="00212C5F"/>
    <w:rsid w:val="00213D47"/>
    <w:rsid w:val="00214492"/>
    <w:rsid w:val="002174C3"/>
    <w:rsid w:val="002205F1"/>
    <w:rsid w:val="002222F6"/>
    <w:rsid w:val="00224EDA"/>
    <w:rsid w:val="00230037"/>
    <w:rsid w:val="00231FF0"/>
    <w:rsid w:val="00233417"/>
    <w:rsid w:val="00240AE4"/>
    <w:rsid w:val="002424E3"/>
    <w:rsid w:val="002439B3"/>
    <w:rsid w:val="002446DF"/>
    <w:rsid w:val="002473E7"/>
    <w:rsid w:val="002476C1"/>
    <w:rsid w:val="00247C95"/>
    <w:rsid w:val="0025051E"/>
    <w:rsid w:val="002511C2"/>
    <w:rsid w:val="00251C9A"/>
    <w:rsid w:val="002525CA"/>
    <w:rsid w:val="002566F2"/>
    <w:rsid w:val="002569D5"/>
    <w:rsid w:val="00257ACD"/>
    <w:rsid w:val="00262131"/>
    <w:rsid w:val="00262415"/>
    <w:rsid w:val="00263F3B"/>
    <w:rsid w:val="0027093F"/>
    <w:rsid w:val="002761EE"/>
    <w:rsid w:val="00286587"/>
    <w:rsid w:val="0029518D"/>
    <w:rsid w:val="00296632"/>
    <w:rsid w:val="002A165C"/>
    <w:rsid w:val="002A359C"/>
    <w:rsid w:val="002A570C"/>
    <w:rsid w:val="002A663C"/>
    <w:rsid w:val="002B0978"/>
    <w:rsid w:val="002B3CD2"/>
    <w:rsid w:val="002B497A"/>
    <w:rsid w:val="002C3A62"/>
    <w:rsid w:val="002C4E3D"/>
    <w:rsid w:val="002C695A"/>
    <w:rsid w:val="002D085C"/>
    <w:rsid w:val="002D2452"/>
    <w:rsid w:val="002D73EA"/>
    <w:rsid w:val="002D7659"/>
    <w:rsid w:val="002E2AEE"/>
    <w:rsid w:val="002E5979"/>
    <w:rsid w:val="002F6207"/>
    <w:rsid w:val="002F6D81"/>
    <w:rsid w:val="003000AC"/>
    <w:rsid w:val="00302955"/>
    <w:rsid w:val="00313648"/>
    <w:rsid w:val="00314A1E"/>
    <w:rsid w:val="00316CF2"/>
    <w:rsid w:val="00321F5A"/>
    <w:rsid w:val="0032401E"/>
    <w:rsid w:val="00327309"/>
    <w:rsid w:val="0033134A"/>
    <w:rsid w:val="00333BAC"/>
    <w:rsid w:val="00343398"/>
    <w:rsid w:val="00343D1F"/>
    <w:rsid w:val="00345AEA"/>
    <w:rsid w:val="00351DDC"/>
    <w:rsid w:val="00354D85"/>
    <w:rsid w:val="00355FE5"/>
    <w:rsid w:val="003564E4"/>
    <w:rsid w:val="003567ED"/>
    <w:rsid w:val="00356E89"/>
    <w:rsid w:val="00361875"/>
    <w:rsid w:val="00362C50"/>
    <w:rsid w:val="00366365"/>
    <w:rsid w:val="003820DD"/>
    <w:rsid w:val="0038243B"/>
    <w:rsid w:val="0038279E"/>
    <w:rsid w:val="00382AE1"/>
    <w:rsid w:val="00382C08"/>
    <w:rsid w:val="00383770"/>
    <w:rsid w:val="00384418"/>
    <w:rsid w:val="00384D79"/>
    <w:rsid w:val="003860E6"/>
    <w:rsid w:val="00391200"/>
    <w:rsid w:val="00391CBD"/>
    <w:rsid w:val="003927A4"/>
    <w:rsid w:val="00395A14"/>
    <w:rsid w:val="00397371"/>
    <w:rsid w:val="003979CC"/>
    <w:rsid w:val="003A0A9C"/>
    <w:rsid w:val="003A11BE"/>
    <w:rsid w:val="003A136E"/>
    <w:rsid w:val="003A28C6"/>
    <w:rsid w:val="003B03EA"/>
    <w:rsid w:val="003B2192"/>
    <w:rsid w:val="003B2855"/>
    <w:rsid w:val="003B54AF"/>
    <w:rsid w:val="003B65AB"/>
    <w:rsid w:val="003B708B"/>
    <w:rsid w:val="003C26FA"/>
    <w:rsid w:val="003C426C"/>
    <w:rsid w:val="003C439E"/>
    <w:rsid w:val="003C5330"/>
    <w:rsid w:val="003C5728"/>
    <w:rsid w:val="003C7670"/>
    <w:rsid w:val="003D4E2E"/>
    <w:rsid w:val="003E1EB4"/>
    <w:rsid w:val="003E30EB"/>
    <w:rsid w:val="003E55AE"/>
    <w:rsid w:val="003F1961"/>
    <w:rsid w:val="00401925"/>
    <w:rsid w:val="0040582A"/>
    <w:rsid w:val="0040697C"/>
    <w:rsid w:val="00411072"/>
    <w:rsid w:val="004111F4"/>
    <w:rsid w:val="00414F30"/>
    <w:rsid w:val="00416249"/>
    <w:rsid w:val="00416CDC"/>
    <w:rsid w:val="00421525"/>
    <w:rsid w:val="00421E2B"/>
    <w:rsid w:val="004224FD"/>
    <w:rsid w:val="00424878"/>
    <w:rsid w:val="00425829"/>
    <w:rsid w:val="00425EF4"/>
    <w:rsid w:val="00430714"/>
    <w:rsid w:val="00434BB7"/>
    <w:rsid w:val="00436392"/>
    <w:rsid w:val="00443D23"/>
    <w:rsid w:val="004468E1"/>
    <w:rsid w:val="00451A3B"/>
    <w:rsid w:val="00451F16"/>
    <w:rsid w:val="004527B9"/>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A4A3B"/>
    <w:rsid w:val="004B0011"/>
    <w:rsid w:val="004B4BED"/>
    <w:rsid w:val="004C081E"/>
    <w:rsid w:val="004C2627"/>
    <w:rsid w:val="004D30D4"/>
    <w:rsid w:val="004D36A2"/>
    <w:rsid w:val="004D3CDC"/>
    <w:rsid w:val="004D4DBE"/>
    <w:rsid w:val="004E01CD"/>
    <w:rsid w:val="004E31EA"/>
    <w:rsid w:val="004E36E9"/>
    <w:rsid w:val="004E54A7"/>
    <w:rsid w:val="004F0DE5"/>
    <w:rsid w:val="004F1B6D"/>
    <w:rsid w:val="004F1FB4"/>
    <w:rsid w:val="004F4BAB"/>
    <w:rsid w:val="004F527E"/>
    <w:rsid w:val="004F7AB1"/>
    <w:rsid w:val="00501AAD"/>
    <w:rsid w:val="005044C4"/>
    <w:rsid w:val="00511D8D"/>
    <w:rsid w:val="00516445"/>
    <w:rsid w:val="00526F5D"/>
    <w:rsid w:val="00527EA6"/>
    <w:rsid w:val="00527F71"/>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6A4D"/>
    <w:rsid w:val="00567F94"/>
    <w:rsid w:val="005708DB"/>
    <w:rsid w:val="005733E0"/>
    <w:rsid w:val="00575B6A"/>
    <w:rsid w:val="0058118C"/>
    <w:rsid w:val="00591373"/>
    <w:rsid w:val="00592CA8"/>
    <w:rsid w:val="00594DC0"/>
    <w:rsid w:val="00595317"/>
    <w:rsid w:val="005A2EDB"/>
    <w:rsid w:val="005A3A53"/>
    <w:rsid w:val="005A41BE"/>
    <w:rsid w:val="005A4EBD"/>
    <w:rsid w:val="005B281B"/>
    <w:rsid w:val="005B507B"/>
    <w:rsid w:val="005C3335"/>
    <w:rsid w:val="005C5F75"/>
    <w:rsid w:val="005C76D6"/>
    <w:rsid w:val="005D2EC2"/>
    <w:rsid w:val="005D30CC"/>
    <w:rsid w:val="005D4B2D"/>
    <w:rsid w:val="005E3D59"/>
    <w:rsid w:val="005F4ADA"/>
    <w:rsid w:val="005F74FB"/>
    <w:rsid w:val="00607CF9"/>
    <w:rsid w:val="00610157"/>
    <w:rsid w:val="00610203"/>
    <w:rsid w:val="0061027D"/>
    <w:rsid w:val="00611CE6"/>
    <w:rsid w:val="00611EFE"/>
    <w:rsid w:val="00611FE0"/>
    <w:rsid w:val="00614BAD"/>
    <w:rsid w:val="00616590"/>
    <w:rsid w:val="00616F3B"/>
    <w:rsid w:val="006177AA"/>
    <w:rsid w:val="00617924"/>
    <w:rsid w:val="006223FC"/>
    <w:rsid w:val="006331AC"/>
    <w:rsid w:val="0063453E"/>
    <w:rsid w:val="00642880"/>
    <w:rsid w:val="00644052"/>
    <w:rsid w:val="0065585C"/>
    <w:rsid w:val="00656FA0"/>
    <w:rsid w:val="00665430"/>
    <w:rsid w:val="00666846"/>
    <w:rsid w:val="006752E7"/>
    <w:rsid w:val="00675D7A"/>
    <w:rsid w:val="006760C9"/>
    <w:rsid w:val="0068152C"/>
    <w:rsid w:val="00684ACE"/>
    <w:rsid w:val="00685C0F"/>
    <w:rsid w:val="00692452"/>
    <w:rsid w:val="00694679"/>
    <w:rsid w:val="00695CD8"/>
    <w:rsid w:val="006979BD"/>
    <w:rsid w:val="006A5EA3"/>
    <w:rsid w:val="006B1636"/>
    <w:rsid w:val="006B367F"/>
    <w:rsid w:val="006B6AF1"/>
    <w:rsid w:val="006B7301"/>
    <w:rsid w:val="006B7EB9"/>
    <w:rsid w:val="006C0AE9"/>
    <w:rsid w:val="006D07F9"/>
    <w:rsid w:val="006D59F5"/>
    <w:rsid w:val="006D5A52"/>
    <w:rsid w:val="006E0F8B"/>
    <w:rsid w:val="006E1DC1"/>
    <w:rsid w:val="006E31CC"/>
    <w:rsid w:val="006E4980"/>
    <w:rsid w:val="006E673B"/>
    <w:rsid w:val="006E741F"/>
    <w:rsid w:val="006E7501"/>
    <w:rsid w:val="006F0A9D"/>
    <w:rsid w:val="006F0B1A"/>
    <w:rsid w:val="006F1374"/>
    <w:rsid w:val="006F4632"/>
    <w:rsid w:val="006F6AE6"/>
    <w:rsid w:val="00700136"/>
    <w:rsid w:val="0070147F"/>
    <w:rsid w:val="00702D2C"/>
    <w:rsid w:val="00703833"/>
    <w:rsid w:val="0070480A"/>
    <w:rsid w:val="00707574"/>
    <w:rsid w:val="00713B67"/>
    <w:rsid w:val="00720522"/>
    <w:rsid w:val="00720B2A"/>
    <w:rsid w:val="0072113E"/>
    <w:rsid w:val="0072270B"/>
    <w:rsid w:val="00722CB1"/>
    <w:rsid w:val="00727CBE"/>
    <w:rsid w:val="00730124"/>
    <w:rsid w:val="00731C00"/>
    <w:rsid w:val="007362E2"/>
    <w:rsid w:val="0074673B"/>
    <w:rsid w:val="007501AB"/>
    <w:rsid w:val="00754A3F"/>
    <w:rsid w:val="00756434"/>
    <w:rsid w:val="007577FA"/>
    <w:rsid w:val="0076194C"/>
    <w:rsid w:val="00765F20"/>
    <w:rsid w:val="00771015"/>
    <w:rsid w:val="00771106"/>
    <w:rsid w:val="00771BCC"/>
    <w:rsid w:val="00774313"/>
    <w:rsid w:val="00776A7E"/>
    <w:rsid w:val="00780699"/>
    <w:rsid w:val="0078533F"/>
    <w:rsid w:val="00791424"/>
    <w:rsid w:val="00791ED3"/>
    <w:rsid w:val="007979D4"/>
    <w:rsid w:val="007A4C86"/>
    <w:rsid w:val="007A4DF9"/>
    <w:rsid w:val="007A5FD1"/>
    <w:rsid w:val="007A6B6A"/>
    <w:rsid w:val="007B4332"/>
    <w:rsid w:val="007B5C82"/>
    <w:rsid w:val="007B7DBF"/>
    <w:rsid w:val="007C0CB3"/>
    <w:rsid w:val="007C2881"/>
    <w:rsid w:val="007C2F23"/>
    <w:rsid w:val="007D0998"/>
    <w:rsid w:val="007D35C8"/>
    <w:rsid w:val="007D3E20"/>
    <w:rsid w:val="007D7E87"/>
    <w:rsid w:val="007E0BFC"/>
    <w:rsid w:val="007E47F5"/>
    <w:rsid w:val="007F1400"/>
    <w:rsid w:val="007F32E1"/>
    <w:rsid w:val="007F4B3D"/>
    <w:rsid w:val="00800666"/>
    <w:rsid w:val="008027BE"/>
    <w:rsid w:val="0080497D"/>
    <w:rsid w:val="00806439"/>
    <w:rsid w:val="00811DC9"/>
    <w:rsid w:val="0081320A"/>
    <w:rsid w:val="00815178"/>
    <w:rsid w:val="0081674D"/>
    <w:rsid w:val="00817395"/>
    <w:rsid w:val="008202C2"/>
    <w:rsid w:val="008219BE"/>
    <w:rsid w:val="00830DCE"/>
    <w:rsid w:val="0083170A"/>
    <w:rsid w:val="00833AD9"/>
    <w:rsid w:val="008341AE"/>
    <w:rsid w:val="0083749F"/>
    <w:rsid w:val="00837665"/>
    <w:rsid w:val="008432BC"/>
    <w:rsid w:val="00853711"/>
    <w:rsid w:val="00855916"/>
    <w:rsid w:val="008638C6"/>
    <w:rsid w:val="00866988"/>
    <w:rsid w:val="00871901"/>
    <w:rsid w:val="0087369C"/>
    <w:rsid w:val="0087430F"/>
    <w:rsid w:val="008759C5"/>
    <w:rsid w:val="008831F2"/>
    <w:rsid w:val="00883862"/>
    <w:rsid w:val="00885339"/>
    <w:rsid w:val="008854EA"/>
    <w:rsid w:val="00891245"/>
    <w:rsid w:val="00892B26"/>
    <w:rsid w:val="008950B4"/>
    <w:rsid w:val="008A2CB7"/>
    <w:rsid w:val="008B246F"/>
    <w:rsid w:val="008B3857"/>
    <w:rsid w:val="008B68D8"/>
    <w:rsid w:val="008B7517"/>
    <w:rsid w:val="008C2A84"/>
    <w:rsid w:val="008D18D8"/>
    <w:rsid w:val="008D3D26"/>
    <w:rsid w:val="008D50E3"/>
    <w:rsid w:val="008D6F40"/>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32085"/>
    <w:rsid w:val="00934177"/>
    <w:rsid w:val="00941D1E"/>
    <w:rsid w:val="00942BE1"/>
    <w:rsid w:val="0094469E"/>
    <w:rsid w:val="009506B5"/>
    <w:rsid w:val="00951918"/>
    <w:rsid w:val="00952A2D"/>
    <w:rsid w:val="009553FC"/>
    <w:rsid w:val="00956EA7"/>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277F"/>
    <w:rsid w:val="009B419E"/>
    <w:rsid w:val="009B4C20"/>
    <w:rsid w:val="009B4DE7"/>
    <w:rsid w:val="009B6646"/>
    <w:rsid w:val="009B76F9"/>
    <w:rsid w:val="009C117D"/>
    <w:rsid w:val="009C3D37"/>
    <w:rsid w:val="009C436A"/>
    <w:rsid w:val="009C5AD7"/>
    <w:rsid w:val="009C6721"/>
    <w:rsid w:val="009D0AFF"/>
    <w:rsid w:val="009D19E4"/>
    <w:rsid w:val="009D1BCE"/>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23A47"/>
    <w:rsid w:val="00A374BB"/>
    <w:rsid w:val="00A37912"/>
    <w:rsid w:val="00A40711"/>
    <w:rsid w:val="00A4279E"/>
    <w:rsid w:val="00A427B2"/>
    <w:rsid w:val="00A42BE1"/>
    <w:rsid w:val="00A45494"/>
    <w:rsid w:val="00A4700F"/>
    <w:rsid w:val="00A4720E"/>
    <w:rsid w:val="00A47644"/>
    <w:rsid w:val="00A52601"/>
    <w:rsid w:val="00A546F0"/>
    <w:rsid w:val="00A70FCA"/>
    <w:rsid w:val="00A71B1B"/>
    <w:rsid w:val="00A76D65"/>
    <w:rsid w:val="00A84F11"/>
    <w:rsid w:val="00A8688C"/>
    <w:rsid w:val="00A90A94"/>
    <w:rsid w:val="00A94124"/>
    <w:rsid w:val="00A96760"/>
    <w:rsid w:val="00A97CBC"/>
    <w:rsid w:val="00AA76EB"/>
    <w:rsid w:val="00AB0C80"/>
    <w:rsid w:val="00AB490F"/>
    <w:rsid w:val="00AC089D"/>
    <w:rsid w:val="00AC1474"/>
    <w:rsid w:val="00AC2C20"/>
    <w:rsid w:val="00AC2D60"/>
    <w:rsid w:val="00AC6F45"/>
    <w:rsid w:val="00AD69D4"/>
    <w:rsid w:val="00AD7D2B"/>
    <w:rsid w:val="00AF3D67"/>
    <w:rsid w:val="00AF3E7F"/>
    <w:rsid w:val="00AF3F1B"/>
    <w:rsid w:val="00AF3F85"/>
    <w:rsid w:val="00AF456F"/>
    <w:rsid w:val="00AF4D96"/>
    <w:rsid w:val="00AF63FE"/>
    <w:rsid w:val="00AF6768"/>
    <w:rsid w:val="00B01843"/>
    <w:rsid w:val="00B04F8F"/>
    <w:rsid w:val="00B050BA"/>
    <w:rsid w:val="00B142F6"/>
    <w:rsid w:val="00B14CC9"/>
    <w:rsid w:val="00B179DE"/>
    <w:rsid w:val="00B24208"/>
    <w:rsid w:val="00B314EE"/>
    <w:rsid w:val="00B32220"/>
    <w:rsid w:val="00B36988"/>
    <w:rsid w:val="00B42B01"/>
    <w:rsid w:val="00B42E77"/>
    <w:rsid w:val="00B44C7B"/>
    <w:rsid w:val="00B471E3"/>
    <w:rsid w:val="00B53371"/>
    <w:rsid w:val="00B6073C"/>
    <w:rsid w:val="00B61A6E"/>
    <w:rsid w:val="00B63B58"/>
    <w:rsid w:val="00B83A9C"/>
    <w:rsid w:val="00B85F75"/>
    <w:rsid w:val="00B87A54"/>
    <w:rsid w:val="00B91050"/>
    <w:rsid w:val="00B92A01"/>
    <w:rsid w:val="00B9454F"/>
    <w:rsid w:val="00B946A1"/>
    <w:rsid w:val="00B952AE"/>
    <w:rsid w:val="00BA4315"/>
    <w:rsid w:val="00BA4383"/>
    <w:rsid w:val="00BA496D"/>
    <w:rsid w:val="00BA7A49"/>
    <w:rsid w:val="00BB0DBB"/>
    <w:rsid w:val="00BB1E7D"/>
    <w:rsid w:val="00BB3403"/>
    <w:rsid w:val="00BB6EC1"/>
    <w:rsid w:val="00BC135B"/>
    <w:rsid w:val="00BC3349"/>
    <w:rsid w:val="00BC4A95"/>
    <w:rsid w:val="00BC5615"/>
    <w:rsid w:val="00BC7018"/>
    <w:rsid w:val="00BD3B85"/>
    <w:rsid w:val="00BD4666"/>
    <w:rsid w:val="00BD4B09"/>
    <w:rsid w:val="00BD5A05"/>
    <w:rsid w:val="00BD6CEE"/>
    <w:rsid w:val="00BD6F38"/>
    <w:rsid w:val="00C01109"/>
    <w:rsid w:val="00C01659"/>
    <w:rsid w:val="00C01805"/>
    <w:rsid w:val="00C029E5"/>
    <w:rsid w:val="00C1013F"/>
    <w:rsid w:val="00C10606"/>
    <w:rsid w:val="00C12B65"/>
    <w:rsid w:val="00C149D1"/>
    <w:rsid w:val="00C2204C"/>
    <w:rsid w:val="00C23FC2"/>
    <w:rsid w:val="00C26929"/>
    <w:rsid w:val="00C41379"/>
    <w:rsid w:val="00C43A4F"/>
    <w:rsid w:val="00C44569"/>
    <w:rsid w:val="00C458A2"/>
    <w:rsid w:val="00C52150"/>
    <w:rsid w:val="00C549B1"/>
    <w:rsid w:val="00C5582D"/>
    <w:rsid w:val="00C60D42"/>
    <w:rsid w:val="00C65D69"/>
    <w:rsid w:val="00C7079F"/>
    <w:rsid w:val="00C72462"/>
    <w:rsid w:val="00C73B9E"/>
    <w:rsid w:val="00C958E2"/>
    <w:rsid w:val="00C96501"/>
    <w:rsid w:val="00CB50FD"/>
    <w:rsid w:val="00CB64AA"/>
    <w:rsid w:val="00CC0EDB"/>
    <w:rsid w:val="00CC3660"/>
    <w:rsid w:val="00CC5B2A"/>
    <w:rsid w:val="00CC5BB1"/>
    <w:rsid w:val="00CC5C61"/>
    <w:rsid w:val="00CD1343"/>
    <w:rsid w:val="00CD6C74"/>
    <w:rsid w:val="00CD7C93"/>
    <w:rsid w:val="00CE158E"/>
    <w:rsid w:val="00CE629D"/>
    <w:rsid w:val="00CF1294"/>
    <w:rsid w:val="00CF4E5F"/>
    <w:rsid w:val="00D02B3A"/>
    <w:rsid w:val="00D07FA6"/>
    <w:rsid w:val="00D17EDE"/>
    <w:rsid w:val="00D20A78"/>
    <w:rsid w:val="00D24714"/>
    <w:rsid w:val="00D247ED"/>
    <w:rsid w:val="00D26F63"/>
    <w:rsid w:val="00D336F6"/>
    <w:rsid w:val="00D35F3C"/>
    <w:rsid w:val="00D40CA9"/>
    <w:rsid w:val="00D43723"/>
    <w:rsid w:val="00D472F7"/>
    <w:rsid w:val="00D500AC"/>
    <w:rsid w:val="00D50C03"/>
    <w:rsid w:val="00D55FB5"/>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3779"/>
    <w:rsid w:val="00DA60CA"/>
    <w:rsid w:val="00DB5FF6"/>
    <w:rsid w:val="00DB627F"/>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538F"/>
    <w:rsid w:val="00E02DE2"/>
    <w:rsid w:val="00E034C4"/>
    <w:rsid w:val="00E10D9D"/>
    <w:rsid w:val="00E20FFC"/>
    <w:rsid w:val="00E32294"/>
    <w:rsid w:val="00E3386B"/>
    <w:rsid w:val="00E36A4F"/>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2379"/>
    <w:rsid w:val="00E9677D"/>
    <w:rsid w:val="00EA0212"/>
    <w:rsid w:val="00EA1254"/>
    <w:rsid w:val="00EA213F"/>
    <w:rsid w:val="00EA4244"/>
    <w:rsid w:val="00EA4645"/>
    <w:rsid w:val="00EB7052"/>
    <w:rsid w:val="00EC00FA"/>
    <w:rsid w:val="00EC4430"/>
    <w:rsid w:val="00EC55C5"/>
    <w:rsid w:val="00EC7AE3"/>
    <w:rsid w:val="00EC7F15"/>
    <w:rsid w:val="00ED1C8F"/>
    <w:rsid w:val="00ED715D"/>
    <w:rsid w:val="00EF1AF3"/>
    <w:rsid w:val="00EF2A52"/>
    <w:rsid w:val="00EF536D"/>
    <w:rsid w:val="00EF72BA"/>
    <w:rsid w:val="00F00A1B"/>
    <w:rsid w:val="00F0231F"/>
    <w:rsid w:val="00F10D6D"/>
    <w:rsid w:val="00F15EB5"/>
    <w:rsid w:val="00F1601A"/>
    <w:rsid w:val="00F23860"/>
    <w:rsid w:val="00F2423C"/>
    <w:rsid w:val="00F26750"/>
    <w:rsid w:val="00F2728D"/>
    <w:rsid w:val="00F30517"/>
    <w:rsid w:val="00F33C69"/>
    <w:rsid w:val="00F40940"/>
    <w:rsid w:val="00F4146C"/>
    <w:rsid w:val="00F41728"/>
    <w:rsid w:val="00F4357D"/>
    <w:rsid w:val="00F43B6C"/>
    <w:rsid w:val="00F45B64"/>
    <w:rsid w:val="00F50272"/>
    <w:rsid w:val="00F511E4"/>
    <w:rsid w:val="00F52474"/>
    <w:rsid w:val="00F527BC"/>
    <w:rsid w:val="00F527C8"/>
    <w:rsid w:val="00F55916"/>
    <w:rsid w:val="00F60676"/>
    <w:rsid w:val="00F60938"/>
    <w:rsid w:val="00F6363C"/>
    <w:rsid w:val="00F65CC5"/>
    <w:rsid w:val="00F668A4"/>
    <w:rsid w:val="00F67A0F"/>
    <w:rsid w:val="00F7115C"/>
    <w:rsid w:val="00F74A1C"/>
    <w:rsid w:val="00F762C1"/>
    <w:rsid w:val="00F817E7"/>
    <w:rsid w:val="00F82939"/>
    <w:rsid w:val="00F83E77"/>
    <w:rsid w:val="00F8419C"/>
    <w:rsid w:val="00F8475C"/>
    <w:rsid w:val="00F908AF"/>
    <w:rsid w:val="00F921CE"/>
    <w:rsid w:val="00F93840"/>
    <w:rsid w:val="00F96890"/>
    <w:rsid w:val="00FA43BA"/>
    <w:rsid w:val="00FB32D7"/>
    <w:rsid w:val="00FB3475"/>
    <w:rsid w:val="00FB4FDA"/>
    <w:rsid w:val="00FB6D23"/>
    <w:rsid w:val="00FB7612"/>
    <w:rsid w:val="00FC3BB3"/>
    <w:rsid w:val="00FC4D68"/>
    <w:rsid w:val="00FC77D0"/>
    <w:rsid w:val="00FD0E5B"/>
    <w:rsid w:val="00FD215A"/>
    <w:rsid w:val="00FD30F7"/>
    <w:rsid w:val="00FD6295"/>
    <w:rsid w:val="00FE0092"/>
    <w:rsid w:val="00FE272C"/>
    <w:rsid w:val="00FF0DBC"/>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19</Pages>
  <Words>41276</Words>
  <Characters>235276</Characters>
  <Application>Microsoft Office Word</Application>
  <DocSecurity>0</DocSecurity>
  <Lines>1960</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81</cp:revision>
  <dcterms:created xsi:type="dcterms:W3CDTF">2025-03-12T17:10:00Z</dcterms:created>
  <dcterms:modified xsi:type="dcterms:W3CDTF">2025-05-12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hxjvELK"/&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